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F10283" w14:textId="77777777" w:rsidR="00C73F33" w:rsidRDefault="00C73F33" w:rsidP="00A1021D">
      <w:pPr>
        <w:rPr>
          <w:b/>
          <w:bCs/>
        </w:rPr>
      </w:pPr>
      <w:r>
        <w:rPr>
          <w:b/>
          <w:bCs/>
        </w:rPr>
        <w:t>Editorial:</w:t>
      </w:r>
    </w:p>
    <w:p w14:paraId="1DFAD17F" w14:textId="77777777" w:rsidR="00C73F33" w:rsidRDefault="00C73F33" w:rsidP="00A1021D">
      <w:pPr>
        <w:rPr>
          <w:b/>
          <w:bCs/>
        </w:rPr>
      </w:pPr>
    </w:p>
    <w:p w14:paraId="2679CD55" w14:textId="45D7E899" w:rsidR="00813A04" w:rsidRDefault="00871056" w:rsidP="00A1021D">
      <w:pPr>
        <w:rPr>
          <w:b/>
          <w:bCs/>
        </w:rPr>
      </w:pPr>
      <w:r>
        <w:rPr>
          <w:b/>
          <w:bCs/>
        </w:rPr>
        <w:t>A double p</w:t>
      </w:r>
      <w:r w:rsidR="00375FA2">
        <w:rPr>
          <w:b/>
          <w:bCs/>
        </w:rPr>
        <w:t>a</w:t>
      </w:r>
      <w:r>
        <w:rPr>
          <w:b/>
          <w:bCs/>
        </w:rPr>
        <w:t xml:space="preserve">radox: </w:t>
      </w:r>
      <w:r w:rsidR="002E0D7E">
        <w:rPr>
          <w:b/>
          <w:bCs/>
        </w:rPr>
        <w:t xml:space="preserve">End stage renal disease: </w:t>
      </w:r>
      <w:r w:rsidR="00375FA2">
        <w:rPr>
          <w:b/>
          <w:bCs/>
        </w:rPr>
        <w:t xml:space="preserve">high </w:t>
      </w:r>
      <w:r w:rsidR="00BD5918">
        <w:rPr>
          <w:b/>
          <w:bCs/>
        </w:rPr>
        <w:t>thromboembolic</w:t>
      </w:r>
      <w:r w:rsidR="00375FA2">
        <w:rPr>
          <w:b/>
          <w:bCs/>
        </w:rPr>
        <w:t xml:space="preserve"> and bleeding risk </w:t>
      </w:r>
      <w:r w:rsidR="00AF098D">
        <w:rPr>
          <w:b/>
          <w:bCs/>
        </w:rPr>
        <w:t>management</w:t>
      </w:r>
      <w:r w:rsidR="00375FA2">
        <w:rPr>
          <w:b/>
          <w:bCs/>
        </w:rPr>
        <w:t xml:space="preserve"> </w:t>
      </w:r>
      <w:r w:rsidR="00492379">
        <w:rPr>
          <w:b/>
          <w:bCs/>
        </w:rPr>
        <w:t xml:space="preserve">using </w:t>
      </w:r>
      <w:r w:rsidR="00375FA2">
        <w:rPr>
          <w:b/>
          <w:bCs/>
        </w:rPr>
        <w:t xml:space="preserve">a </w:t>
      </w:r>
      <w:r w:rsidR="00BD5918">
        <w:rPr>
          <w:b/>
          <w:bCs/>
        </w:rPr>
        <w:t>device</w:t>
      </w:r>
      <w:r w:rsidR="00375FA2">
        <w:rPr>
          <w:b/>
          <w:bCs/>
        </w:rPr>
        <w:t xml:space="preserve"> </w:t>
      </w:r>
      <w:r w:rsidR="00BD5918">
        <w:rPr>
          <w:b/>
          <w:bCs/>
        </w:rPr>
        <w:t xml:space="preserve">with </w:t>
      </w:r>
      <w:r w:rsidR="00492379">
        <w:rPr>
          <w:b/>
          <w:bCs/>
        </w:rPr>
        <w:t>risk</w:t>
      </w:r>
      <w:r w:rsidR="002E0D7E">
        <w:rPr>
          <w:b/>
          <w:bCs/>
        </w:rPr>
        <w:t>s</w:t>
      </w:r>
      <w:r w:rsidR="00492379">
        <w:rPr>
          <w:b/>
          <w:bCs/>
        </w:rPr>
        <w:t xml:space="preserve"> of </w:t>
      </w:r>
      <w:r w:rsidR="002E0D7E">
        <w:rPr>
          <w:b/>
          <w:bCs/>
        </w:rPr>
        <w:t xml:space="preserve">thromboembolism </w:t>
      </w:r>
      <w:r w:rsidR="00375FA2">
        <w:rPr>
          <w:b/>
          <w:bCs/>
        </w:rPr>
        <w:t xml:space="preserve">and </w:t>
      </w:r>
      <w:r w:rsidR="00AF098D">
        <w:rPr>
          <w:b/>
          <w:bCs/>
        </w:rPr>
        <w:t>bleeding</w:t>
      </w:r>
      <w:r w:rsidR="00D91C5E">
        <w:rPr>
          <w:b/>
          <w:bCs/>
        </w:rPr>
        <w:t>.</w:t>
      </w:r>
    </w:p>
    <w:p w14:paraId="381442F8" w14:textId="77777777" w:rsidR="00492379" w:rsidRDefault="00492379" w:rsidP="00A1021D">
      <w:pPr>
        <w:rPr>
          <w:b/>
          <w:bCs/>
        </w:rPr>
      </w:pPr>
    </w:p>
    <w:p w14:paraId="6A1C7871" w14:textId="1611D1AC" w:rsidR="00D91C5E" w:rsidRPr="00A83ECA" w:rsidRDefault="009454AB" w:rsidP="00A1021D">
      <w:pPr>
        <w:rPr>
          <w:b/>
          <w:bCs/>
          <w:vertAlign w:val="superscript"/>
        </w:rPr>
      </w:pPr>
      <w:r>
        <w:rPr>
          <w:b/>
          <w:bCs/>
        </w:rPr>
        <w:t>Tatjana Potpara</w:t>
      </w:r>
      <w:r w:rsidR="00492379">
        <w:rPr>
          <w:b/>
          <w:bCs/>
          <w:vertAlign w:val="superscript"/>
        </w:rPr>
        <w:t>1,2</w:t>
      </w:r>
      <w:r>
        <w:rPr>
          <w:b/>
          <w:bCs/>
        </w:rPr>
        <w:t xml:space="preserve"> </w:t>
      </w:r>
      <w:r w:rsidR="00492379">
        <w:rPr>
          <w:b/>
          <w:bCs/>
        </w:rPr>
        <w:t xml:space="preserve">and </w:t>
      </w:r>
      <w:r>
        <w:rPr>
          <w:b/>
          <w:bCs/>
        </w:rPr>
        <w:t>A. John Camm</w:t>
      </w:r>
      <w:r w:rsidR="00492379">
        <w:rPr>
          <w:b/>
          <w:bCs/>
          <w:vertAlign w:val="superscript"/>
        </w:rPr>
        <w:t>3</w:t>
      </w:r>
    </w:p>
    <w:p w14:paraId="52E32A2B" w14:textId="77777777" w:rsidR="00C73F33" w:rsidRDefault="00C73F33" w:rsidP="00C73F33">
      <w:pPr>
        <w:spacing w:line="276" w:lineRule="auto"/>
        <w:rPr>
          <w:rFonts w:cs="Calibri"/>
          <w:b/>
          <w:bCs/>
        </w:rPr>
      </w:pPr>
    </w:p>
    <w:p w14:paraId="724F3700" w14:textId="72D783A3" w:rsidR="00492379" w:rsidRPr="00A83ECA" w:rsidRDefault="00492379" w:rsidP="00492379">
      <w:pPr>
        <w:spacing w:line="276" w:lineRule="auto"/>
        <w:rPr>
          <w:rFonts w:cs="Calibri"/>
        </w:rPr>
      </w:pPr>
      <w:r w:rsidRPr="00A83ECA">
        <w:rPr>
          <w:rFonts w:cs="Calibri"/>
          <w:vertAlign w:val="superscript"/>
        </w:rPr>
        <w:t>1</w:t>
      </w:r>
      <w:r w:rsidRPr="00A83ECA">
        <w:rPr>
          <w:rFonts w:cs="Calibri"/>
        </w:rPr>
        <w:t xml:space="preserve">Medical Faculty, University of Belgrade, Belgrade, Serbia; </w:t>
      </w:r>
      <w:r w:rsidRPr="00A83ECA">
        <w:rPr>
          <w:rFonts w:cs="Calibri"/>
          <w:vertAlign w:val="superscript"/>
        </w:rPr>
        <w:t>2</w:t>
      </w:r>
      <w:r w:rsidRPr="00A83ECA">
        <w:rPr>
          <w:rFonts w:cs="Calibri"/>
        </w:rPr>
        <w:t>University Clinical Centre of Serbia, Belgrade, Serbia;</w:t>
      </w:r>
      <w:r w:rsidRPr="00492379">
        <w:rPr>
          <w:rFonts w:cs="Calibri"/>
        </w:rPr>
        <w:t xml:space="preserve"> </w:t>
      </w:r>
      <w:r>
        <w:rPr>
          <w:rFonts w:cs="Calibri"/>
          <w:vertAlign w:val="superscript"/>
        </w:rPr>
        <w:t>3</w:t>
      </w:r>
      <w:r w:rsidRPr="00A83ECA">
        <w:rPr>
          <w:rFonts w:cs="Calibri"/>
        </w:rPr>
        <w:t xml:space="preserve">Genetic and Cardiovascular Sciences Institute, Cardiology Academic Group, </w:t>
      </w:r>
      <w:r w:rsidR="00A83ECA">
        <w:rPr>
          <w:rFonts w:cs="Calibri"/>
        </w:rPr>
        <w:t xml:space="preserve">City </w:t>
      </w:r>
      <w:r w:rsidRPr="00A83ECA">
        <w:rPr>
          <w:rFonts w:cs="Calibri"/>
        </w:rPr>
        <w:t xml:space="preserve">St. George’s University of London, </w:t>
      </w:r>
      <w:r w:rsidR="00C320EA" w:rsidRPr="00A83ECA">
        <w:rPr>
          <w:rFonts w:cs="Calibri"/>
        </w:rPr>
        <w:t>London,</w:t>
      </w:r>
      <w:r w:rsidRPr="00A83ECA">
        <w:rPr>
          <w:rFonts w:cs="Calibri"/>
        </w:rPr>
        <w:t xml:space="preserve"> UK.</w:t>
      </w:r>
    </w:p>
    <w:p w14:paraId="7A955779" w14:textId="77777777" w:rsidR="00492379" w:rsidRDefault="00492379" w:rsidP="00492379">
      <w:pPr>
        <w:spacing w:line="276" w:lineRule="auto"/>
        <w:rPr>
          <w:rFonts w:cs="Calibri"/>
          <w:b/>
          <w:bCs/>
        </w:rPr>
      </w:pPr>
    </w:p>
    <w:p w14:paraId="5237471A" w14:textId="77777777" w:rsidR="00492379" w:rsidRDefault="00492379" w:rsidP="00492379">
      <w:pPr>
        <w:spacing w:line="276" w:lineRule="auto"/>
        <w:rPr>
          <w:rFonts w:cs="Calibri"/>
          <w:b/>
          <w:bCs/>
        </w:rPr>
      </w:pPr>
    </w:p>
    <w:p w14:paraId="47E68271" w14:textId="00D948BA" w:rsidR="00C320EA" w:rsidRDefault="00C320EA" w:rsidP="00492379">
      <w:pPr>
        <w:spacing w:line="276" w:lineRule="auto"/>
        <w:rPr>
          <w:rFonts w:cs="Calibri"/>
          <w:b/>
          <w:bCs/>
        </w:rPr>
      </w:pPr>
      <w:r>
        <w:rPr>
          <w:rFonts w:cs="Calibri"/>
          <w:b/>
          <w:bCs/>
        </w:rPr>
        <w:t xml:space="preserve">Short title: </w:t>
      </w:r>
      <w:r w:rsidRPr="00C320EA">
        <w:rPr>
          <w:rFonts w:cs="Calibri"/>
        </w:rPr>
        <w:t>Left Atrial Appendage Closure for End-Stage Renal Disease</w:t>
      </w:r>
    </w:p>
    <w:p w14:paraId="156F8D94" w14:textId="77777777" w:rsidR="00C320EA" w:rsidRDefault="00C320EA" w:rsidP="00492379">
      <w:pPr>
        <w:spacing w:line="276" w:lineRule="auto"/>
        <w:rPr>
          <w:rFonts w:cs="Calibri"/>
          <w:b/>
          <w:bCs/>
        </w:rPr>
      </w:pPr>
    </w:p>
    <w:p w14:paraId="01D90880" w14:textId="2638D50B" w:rsidR="00C320EA" w:rsidRDefault="00C320EA" w:rsidP="00492379">
      <w:pPr>
        <w:spacing w:line="276" w:lineRule="auto"/>
        <w:rPr>
          <w:rFonts w:cs="Calibri"/>
          <w:b/>
          <w:bCs/>
        </w:rPr>
      </w:pPr>
      <w:r>
        <w:rPr>
          <w:rFonts w:cs="Calibri"/>
          <w:b/>
          <w:bCs/>
        </w:rPr>
        <w:t>Word count:</w:t>
      </w:r>
    </w:p>
    <w:p w14:paraId="51D4F0A0" w14:textId="77777777" w:rsidR="00C320EA" w:rsidRDefault="00C320EA" w:rsidP="00492379">
      <w:pPr>
        <w:spacing w:line="276" w:lineRule="auto"/>
        <w:rPr>
          <w:rFonts w:cs="Calibri"/>
          <w:b/>
          <w:bCs/>
        </w:rPr>
      </w:pPr>
    </w:p>
    <w:p w14:paraId="211C3994" w14:textId="020620B5" w:rsidR="00C320EA" w:rsidRDefault="00C320EA" w:rsidP="00492379">
      <w:pPr>
        <w:spacing w:line="276" w:lineRule="auto"/>
        <w:rPr>
          <w:rFonts w:cs="Calibri"/>
          <w:b/>
          <w:bCs/>
        </w:rPr>
      </w:pPr>
      <w:r>
        <w:rPr>
          <w:rFonts w:cs="Calibri"/>
          <w:b/>
          <w:bCs/>
        </w:rPr>
        <w:t xml:space="preserve">Key words: </w:t>
      </w:r>
      <w:r w:rsidRPr="00C320EA">
        <w:rPr>
          <w:rFonts w:cs="Calibri"/>
        </w:rPr>
        <w:t xml:space="preserve">atrial fibrillation, kidney disease, left </w:t>
      </w:r>
      <w:r w:rsidR="00774D37">
        <w:rPr>
          <w:rFonts w:cs="Calibri"/>
        </w:rPr>
        <w:t>a</w:t>
      </w:r>
      <w:r w:rsidRPr="00C320EA">
        <w:rPr>
          <w:rFonts w:cs="Calibri"/>
        </w:rPr>
        <w:t>trial appendage closure</w:t>
      </w:r>
      <w:r>
        <w:rPr>
          <w:rFonts w:cs="Calibri"/>
        </w:rPr>
        <w:t>, oral anticoagulant</w:t>
      </w:r>
    </w:p>
    <w:p w14:paraId="6A2AE882" w14:textId="77777777" w:rsidR="00C320EA" w:rsidRDefault="00C320EA" w:rsidP="00492379">
      <w:pPr>
        <w:spacing w:line="276" w:lineRule="auto"/>
        <w:rPr>
          <w:rFonts w:cs="Calibri"/>
          <w:b/>
          <w:bCs/>
        </w:rPr>
      </w:pPr>
    </w:p>
    <w:p w14:paraId="602D7AD3" w14:textId="0D755AD9" w:rsidR="00492379" w:rsidRPr="00A83ECA" w:rsidRDefault="00492379" w:rsidP="00492379">
      <w:pPr>
        <w:spacing w:line="276" w:lineRule="auto"/>
        <w:rPr>
          <w:rFonts w:cs="Calibri"/>
          <w:b/>
          <w:bCs/>
        </w:rPr>
      </w:pPr>
      <w:r w:rsidRPr="00A83ECA">
        <w:rPr>
          <w:rFonts w:cs="Calibri"/>
          <w:b/>
          <w:bCs/>
        </w:rPr>
        <w:t>Corresponding author:</w:t>
      </w:r>
    </w:p>
    <w:p w14:paraId="3ED7460C" w14:textId="77777777" w:rsidR="00492379" w:rsidRDefault="00492379" w:rsidP="00C320EA">
      <w:pPr>
        <w:spacing w:after="0" w:line="360" w:lineRule="auto"/>
      </w:pPr>
      <w:r w:rsidRPr="00A83ECA">
        <w:t xml:space="preserve">A </w:t>
      </w:r>
      <w:r w:rsidRPr="00492379">
        <w:t>John Camm</w:t>
      </w:r>
    </w:p>
    <w:p w14:paraId="554BCE57" w14:textId="77777777" w:rsidR="002E0D7E" w:rsidRDefault="00A83ECA" w:rsidP="00C320EA">
      <w:pPr>
        <w:spacing w:after="0" w:line="360" w:lineRule="auto"/>
        <w:rPr>
          <w:lang w:val="en-US"/>
        </w:rPr>
      </w:pPr>
      <w:r w:rsidRPr="00A83ECA">
        <w:rPr>
          <w:lang w:val="en-US"/>
        </w:rPr>
        <w:t>City St George’s, University of London</w:t>
      </w:r>
    </w:p>
    <w:p w14:paraId="7CF64887" w14:textId="36C24131" w:rsidR="00A83ECA" w:rsidRPr="00A83ECA" w:rsidRDefault="00A83ECA" w:rsidP="00C320EA">
      <w:pPr>
        <w:spacing w:after="0" w:line="360" w:lineRule="auto"/>
      </w:pPr>
      <w:r w:rsidRPr="00A83ECA">
        <w:rPr>
          <w:lang w:val="en-US"/>
        </w:rPr>
        <w:t>Cranmer Terrace</w:t>
      </w:r>
    </w:p>
    <w:p w14:paraId="77179E62" w14:textId="77777777" w:rsidR="002E0D7E" w:rsidRDefault="00A83ECA" w:rsidP="00C320EA">
      <w:pPr>
        <w:spacing w:after="0" w:line="360" w:lineRule="auto"/>
        <w:rPr>
          <w:lang w:val="en-US"/>
        </w:rPr>
      </w:pPr>
      <w:r w:rsidRPr="00A83ECA">
        <w:rPr>
          <w:lang w:val="en-US"/>
        </w:rPr>
        <w:t>London</w:t>
      </w:r>
      <w:r w:rsidR="00C73F33">
        <w:rPr>
          <w:lang w:val="en-US"/>
        </w:rPr>
        <w:t>,</w:t>
      </w:r>
      <w:r w:rsidRPr="00A83ECA">
        <w:rPr>
          <w:lang w:val="en-US"/>
        </w:rPr>
        <w:t xml:space="preserve"> SW17 0RE</w:t>
      </w:r>
    </w:p>
    <w:p w14:paraId="366B912C" w14:textId="40DBFD9D" w:rsidR="00492379" w:rsidRPr="00492379" w:rsidRDefault="00A83ECA" w:rsidP="00C320EA">
      <w:pPr>
        <w:spacing w:after="0" w:line="360" w:lineRule="auto"/>
      </w:pPr>
      <w:r>
        <w:t>Email: jcamm@citystgeorges</w:t>
      </w:r>
      <w:r w:rsidR="002E0D7E">
        <w:t>.</w:t>
      </w:r>
      <w:r>
        <w:t>ac</w:t>
      </w:r>
      <w:r w:rsidR="002E0D7E">
        <w:t>.</w:t>
      </w:r>
      <w:r>
        <w:t>u</w:t>
      </w:r>
      <w:r w:rsidR="00C320EA">
        <w:t>k</w:t>
      </w:r>
      <w:r w:rsidR="00492379" w:rsidRPr="00492379">
        <w:br w:type="page"/>
      </w:r>
    </w:p>
    <w:p w14:paraId="66022F42" w14:textId="28A4D436" w:rsidR="00B50617" w:rsidRPr="00B50617" w:rsidRDefault="00B50617" w:rsidP="00B50617">
      <w:pPr>
        <w:rPr>
          <w:b/>
          <w:bCs/>
        </w:rPr>
      </w:pPr>
      <w:r w:rsidRPr="00B50617">
        <w:rPr>
          <w:b/>
          <w:bCs/>
        </w:rPr>
        <w:lastRenderedPageBreak/>
        <w:t>“How wonderful that we have met with a paradox. Now we have some hope of making progress.”</w:t>
      </w:r>
      <w:r>
        <w:rPr>
          <w:b/>
          <w:bCs/>
        </w:rPr>
        <w:t xml:space="preserve"> </w:t>
      </w:r>
      <w:r w:rsidRPr="00B50617">
        <w:t>- Niels Bohr</w:t>
      </w:r>
    </w:p>
    <w:p w14:paraId="60D8D618" w14:textId="37B79F2D" w:rsidR="00EF17EB" w:rsidRDefault="00813A04" w:rsidP="00EF17EB">
      <w:r>
        <w:t xml:space="preserve">We have </w:t>
      </w:r>
      <w:r w:rsidR="00BF30EE">
        <w:t xml:space="preserve">little certainty of the best way to manage patients with the combination of </w:t>
      </w:r>
      <w:r w:rsidR="00EA3AFD">
        <w:t>atrial fibrillation</w:t>
      </w:r>
      <w:r w:rsidR="007F6CB1">
        <w:t>,</w:t>
      </w:r>
      <w:r w:rsidR="00EA3AFD">
        <w:t xml:space="preserve"> </w:t>
      </w:r>
      <w:r w:rsidR="007F6CB1">
        <w:t xml:space="preserve">a </w:t>
      </w:r>
      <w:r w:rsidR="009A4CAE">
        <w:t xml:space="preserve">high </w:t>
      </w:r>
      <w:r w:rsidR="007F6CB1">
        <w:t>stroke risk</w:t>
      </w:r>
      <w:r w:rsidR="00EA3AFD">
        <w:t>,</w:t>
      </w:r>
      <w:r w:rsidR="009A4CAE">
        <w:t xml:space="preserve"> </w:t>
      </w:r>
      <w:r w:rsidR="007F6CB1">
        <w:t xml:space="preserve">and </w:t>
      </w:r>
      <w:r w:rsidR="00EA3AFD">
        <w:t>renal failure</w:t>
      </w:r>
      <w:r w:rsidR="009205DB">
        <w:t>, but what do we know?</w:t>
      </w:r>
    </w:p>
    <w:p w14:paraId="2E92C99A" w14:textId="682A2EDD" w:rsidR="00EF17EB" w:rsidRDefault="00EF17EB" w:rsidP="00EF17EB">
      <w:r>
        <w:t xml:space="preserve">Although oral anticoagulation </w:t>
      </w:r>
      <w:r w:rsidR="00CF22ED">
        <w:t xml:space="preserve">(OAC) </w:t>
      </w:r>
      <w:r>
        <w:t>effectively reduces thromboembolic stroke</w:t>
      </w:r>
      <w:r w:rsidR="00E272A9">
        <w:t xml:space="preserve"> in patients with atrial fibrillation (AF) at high risk of stroke</w:t>
      </w:r>
      <w:r>
        <w:t>, it is</w:t>
      </w:r>
      <w:r w:rsidR="00D71B9A">
        <w:t xml:space="preserve"> also</w:t>
      </w:r>
      <w:r>
        <w:t xml:space="preserve"> associated with an increase in long-term bleeding.  </w:t>
      </w:r>
      <w:r w:rsidR="00D71B9A">
        <w:t xml:space="preserve">However, </w:t>
      </w:r>
      <w:r>
        <w:t xml:space="preserve">net clinical benefit </w:t>
      </w:r>
      <w:r w:rsidR="00D71B9A">
        <w:t>generally favours anticoagulation, especially when using direct oral anticoagulants</w:t>
      </w:r>
      <w:r w:rsidR="00CF22ED">
        <w:t xml:space="preserve"> (DOAC)</w:t>
      </w:r>
      <w:r w:rsidR="00CC5012">
        <w:fldChar w:fldCharType="begin">
          <w:fldData xml:space="preserve">PEVuZE5vdGU+PENpdGU+PEF1dGhvcj5EdXkgTWFpPC9BdXRob3I+PFllYXI+MjAyNTwvWWVhcj48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==
</w:fldData>
        </w:fldChar>
      </w:r>
      <w:r w:rsidR="00CC5012">
        <w:instrText xml:space="preserve"> ADDIN EN.CITE </w:instrText>
      </w:r>
      <w:r w:rsidR="00CC5012">
        <w:fldChar w:fldCharType="begin">
          <w:fldData xml:space="preserve">PEVuZE5vdGU+PENpdGU+PEF1dGhvcj5EdXkgTWFpPC9BdXRob3I+PFllYXI+MjAyNTwvWWVhcj48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==
</w:fldData>
        </w:fldChar>
      </w:r>
      <w:r w:rsidR="00CC5012">
        <w:instrText xml:space="preserve"> ADDIN EN.CITE.DATA </w:instrText>
      </w:r>
      <w:r w:rsidR="00CC5012">
        <w:fldChar w:fldCharType="end"/>
      </w:r>
      <w:r w:rsidR="00CC5012">
        <w:fldChar w:fldCharType="separate"/>
      </w:r>
      <w:r w:rsidR="00CC5012">
        <w:rPr>
          <w:noProof/>
        </w:rPr>
        <w:t>(1)</w:t>
      </w:r>
      <w:r w:rsidR="00CC5012">
        <w:fldChar w:fldCharType="end"/>
      </w:r>
      <w:r w:rsidR="00D71B9A">
        <w:t>. Patients greatly prefer suffering from a major bleed, which is usually remediable, compared with sustaining a stroke, the adverse consequences of which may be permanent</w:t>
      </w:r>
      <w:r w:rsidR="00CC5012">
        <w:fldChar w:fldCharType="begin">
          <w:fldData xml:space="preserve">PEVuZE5vdGU+PENpdGU+PEF1dGhvcj5XYW5nPC9BdXRob3I+PFllYXI+MjAyNTwvWWVhcj48UmVj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</w:fldData>
        </w:fldChar>
      </w:r>
      <w:r w:rsidR="00CC5012">
        <w:instrText xml:space="preserve"> ADDIN EN.CITE </w:instrText>
      </w:r>
      <w:r w:rsidR="00CC5012">
        <w:fldChar w:fldCharType="begin">
          <w:fldData xml:space="preserve">PEVuZE5vdGU+PENpdGU+PEF1dGhvcj5XYW5nPC9BdXRob3I+PFllYXI+MjAyNTwvWWVhcj48UmVj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</w:fldData>
        </w:fldChar>
      </w:r>
      <w:r w:rsidR="00CC5012">
        <w:instrText xml:space="preserve"> ADDIN EN.CITE.DATA </w:instrText>
      </w:r>
      <w:r w:rsidR="00CC5012">
        <w:fldChar w:fldCharType="end"/>
      </w:r>
      <w:r w:rsidR="00CC5012">
        <w:fldChar w:fldCharType="separate"/>
      </w:r>
      <w:r w:rsidR="00CC5012">
        <w:rPr>
          <w:noProof/>
        </w:rPr>
        <w:t>(2)</w:t>
      </w:r>
      <w:r w:rsidR="00CC5012">
        <w:fldChar w:fldCharType="end"/>
      </w:r>
      <w:r w:rsidR="00D71B9A">
        <w:t xml:space="preserve">. This net benefit extends to patient-reported outcomes and quality of life. However, there are groups of patients where the increased threat of bleeding or bleeding history precludes </w:t>
      </w:r>
      <w:r w:rsidR="007F5186">
        <w:t>the</w:t>
      </w:r>
      <w:r w:rsidR="00D71B9A">
        <w:t xml:space="preserve"> use of </w:t>
      </w:r>
      <w:r w:rsidR="007F5186">
        <w:t>anticoagulation</w:t>
      </w:r>
      <w:r w:rsidR="00D71B9A">
        <w:t xml:space="preserve"> or </w:t>
      </w:r>
      <w:r w:rsidR="007F5186">
        <w:t>reverses the</w:t>
      </w:r>
      <w:r w:rsidR="00D71B9A">
        <w:t xml:space="preserve"> </w:t>
      </w:r>
      <w:r w:rsidR="007F5186">
        <w:t>risk-benefit</w:t>
      </w:r>
      <w:r w:rsidR="00D71B9A">
        <w:t xml:space="preserve"> to such an </w:t>
      </w:r>
      <w:r w:rsidR="007F5186">
        <w:t>extent that</w:t>
      </w:r>
      <w:r w:rsidR="00D71B9A">
        <w:t xml:space="preserve"> doctors, care</w:t>
      </w:r>
      <w:r w:rsidR="007F5186">
        <w:t>rs,</w:t>
      </w:r>
      <w:r w:rsidR="00D71B9A">
        <w:t xml:space="preserve"> an</w:t>
      </w:r>
      <w:r w:rsidR="007F5186">
        <w:t>d</w:t>
      </w:r>
      <w:r w:rsidR="00D71B9A">
        <w:t xml:space="preserve"> </w:t>
      </w:r>
      <w:r w:rsidR="007F5186">
        <w:t>patients</w:t>
      </w:r>
      <w:r w:rsidR="00D71B9A">
        <w:t xml:space="preserve"> prefer to forgo the antithrombotic protection </w:t>
      </w:r>
      <w:r w:rsidR="007F5186">
        <w:t xml:space="preserve">conferred by </w:t>
      </w:r>
      <w:r w:rsidR="007F1D6D">
        <w:t>OAC</w:t>
      </w:r>
      <w:r w:rsidR="007F5186">
        <w:t xml:space="preserve">.  Such groups include </w:t>
      </w:r>
      <w:r w:rsidR="00C37526">
        <w:t>AF</w:t>
      </w:r>
      <w:r w:rsidR="007F5186">
        <w:t xml:space="preserve"> patients with bleeding diatheses, repeated uncorrectable gastrointestinal bleeding, intracranial bleeding, end-stage renal </w:t>
      </w:r>
      <w:r w:rsidR="00E21F34">
        <w:t>disease (ESRD)</w:t>
      </w:r>
      <w:r w:rsidR="007F5186">
        <w:t>, etc.</w:t>
      </w:r>
      <w:r w:rsidR="00CC5012">
        <w:fldChar w:fldCharType="begin">
          <w:fldData xml:space="preserve">PEVuZE5vdGU+PENpdGU+PEF1dGhvcj5Qb3RwYXJhPC9BdXRob3I+PFllYXI+MjAyNDwvWWVhcj48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</w:fldData>
        </w:fldChar>
      </w:r>
      <w:r w:rsidR="00CC5012">
        <w:instrText xml:space="preserve"> ADDIN EN.CITE </w:instrText>
      </w:r>
      <w:r w:rsidR="00CC5012">
        <w:fldChar w:fldCharType="begin">
          <w:fldData xml:space="preserve">PEVuZE5vdGU+PENpdGU+PEF1dGhvcj5Qb3RwYXJhPC9BdXRob3I+PFllYXI+MjAyNDwvWWVhcj48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</w:fldData>
        </w:fldChar>
      </w:r>
      <w:r w:rsidR="00CC5012">
        <w:instrText xml:space="preserve"> ADDIN EN.CITE.DATA </w:instrText>
      </w:r>
      <w:r w:rsidR="00CC5012">
        <w:fldChar w:fldCharType="end"/>
      </w:r>
      <w:r w:rsidR="00CC5012">
        <w:fldChar w:fldCharType="separate"/>
      </w:r>
      <w:r w:rsidR="00CC5012">
        <w:rPr>
          <w:noProof/>
        </w:rPr>
        <w:t>(3)</w:t>
      </w:r>
      <w:r w:rsidR="00CC5012">
        <w:fldChar w:fldCharType="end"/>
      </w:r>
      <w:r w:rsidR="00CC5012">
        <w:t>.</w:t>
      </w:r>
      <w:r w:rsidR="007F5186">
        <w:t xml:space="preserve"> The latter group poses a particular problem because renal failure promotes bleeding and is also associated with increased thrombosis and embolism</w:t>
      </w:r>
      <w:r w:rsidR="00CC5012">
        <w:fldChar w:fldCharType="begin">
          <w:fldData xml:space="preserve">PEVuZE5vdGU+PENpdGU+PEF1dGhvcj5Qb3RwYXJhPC9BdXRob3I+PFllYXI+MjAyMDwvWWVhcj48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</w:fldData>
        </w:fldChar>
      </w:r>
      <w:r w:rsidR="00CC5012">
        <w:instrText xml:space="preserve"> ADDIN EN.CITE </w:instrText>
      </w:r>
      <w:r w:rsidR="00CC5012">
        <w:fldChar w:fldCharType="begin">
          <w:fldData xml:space="preserve">PEVuZE5vdGU+PENpdGU+PEF1dGhvcj5Qb3RwYXJhPC9BdXRob3I+PFllYXI+MjAyMDwvWWVhcj48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</w:fldData>
        </w:fldChar>
      </w:r>
      <w:r w:rsidR="00CC5012">
        <w:instrText xml:space="preserve"> ADDIN EN.CITE.DATA </w:instrText>
      </w:r>
      <w:r w:rsidR="00CC5012">
        <w:fldChar w:fldCharType="end"/>
      </w:r>
      <w:r w:rsidR="00CC5012">
        <w:fldChar w:fldCharType="separate"/>
      </w:r>
      <w:r w:rsidR="00CC5012">
        <w:rPr>
          <w:noProof/>
        </w:rPr>
        <w:t>(4)</w:t>
      </w:r>
      <w:r w:rsidR="00CC5012">
        <w:fldChar w:fldCharType="end"/>
      </w:r>
      <w:r w:rsidR="007F5186">
        <w:t>.</w:t>
      </w:r>
      <w:r w:rsidR="00784420">
        <w:t xml:space="preserve"> </w:t>
      </w:r>
    </w:p>
    <w:p w14:paraId="44B8C551" w14:textId="7027996E" w:rsidR="006E202B" w:rsidRDefault="007F5186" w:rsidP="00EF17EB">
      <w:r>
        <w:t xml:space="preserve">In practice, renal physicians may opt to recommend vitamin K antagonist </w:t>
      </w:r>
      <w:r w:rsidR="006E202B">
        <w:t xml:space="preserve">(VKA) </w:t>
      </w:r>
      <w:r>
        <w:t xml:space="preserve">therapy, which is easily monitored, </w:t>
      </w:r>
      <w:r w:rsidR="00B2652D">
        <w:t>DOAC</w:t>
      </w:r>
      <w:r w:rsidR="00C37526">
        <w:t>,</w:t>
      </w:r>
      <w:r>
        <w:t xml:space="preserve"> which have far fewer drug-drug or food-drug interactions, or nothing for </w:t>
      </w:r>
      <w:r w:rsidR="00E21F34">
        <w:t>ESRD</w:t>
      </w:r>
      <w:r>
        <w:t xml:space="preserve"> patients</w:t>
      </w:r>
      <w:r w:rsidR="00C37526">
        <w:t xml:space="preserve"> with AF</w:t>
      </w:r>
      <w:r>
        <w:t xml:space="preserve">, </w:t>
      </w:r>
      <w:r w:rsidR="00C37526">
        <w:t>particularly</w:t>
      </w:r>
      <w:r>
        <w:t xml:space="preserve"> those </w:t>
      </w:r>
      <w:r w:rsidR="00C37526">
        <w:t xml:space="preserve">undergoing </w:t>
      </w:r>
      <w:proofErr w:type="spellStart"/>
      <w:r w:rsidR="00C37526">
        <w:t>hemodialysis</w:t>
      </w:r>
      <w:proofErr w:type="spellEnd"/>
      <w:r>
        <w:t>.</w:t>
      </w:r>
      <w:r w:rsidR="00C37526">
        <w:t xml:space="preserve"> The increased thromboembolism and bleeding associated with such patients have been well documented, but the value of </w:t>
      </w:r>
      <w:r w:rsidR="00E21F34">
        <w:t>OAC</w:t>
      </w:r>
      <w:r w:rsidR="00C37526">
        <w:t xml:space="preserve">, even with </w:t>
      </w:r>
      <w:r w:rsidR="006E202B">
        <w:t>VKA</w:t>
      </w:r>
      <w:r w:rsidR="00C37526">
        <w:t>s, has not been shown consistently to lead to better outcomes in these patients</w:t>
      </w:r>
      <w:r w:rsidR="00CC5012">
        <w:fldChar w:fldCharType="begin"/>
      </w:r>
      <w:r w:rsidR="00CC5012">
        <w:instrText xml:space="preserve"> ADDIN EN.CITE &lt;EndNote&gt;&lt;Cite&gt;&lt;Author&gt;Belley-Cote&lt;/Author&gt;&lt;Year&gt;2020&lt;/Year&gt;&lt;RecNum&gt;35&lt;/RecNum&gt;&lt;DisplayText&gt;(5)&lt;/DisplayText&gt;&lt;record&gt;&lt;rec-number&gt;35&lt;/rec-number&gt;&lt;foreign-keys&gt;&lt;key app="EN" db-id="evwvrpfx5afvd4ev0vz5dvr7vdz59rptx2sr" timestamp="1758177633"&gt;35&lt;/key&gt;&lt;/foreign-keys&gt;&lt;ref-type name="Journal Article"&gt;17&lt;/ref-type&gt;&lt;contributors&gt;&lt;authors&gt;&lt;author&gt;Belley-Cote, E. P.&lt;/author&gt;&lt;author&gt;Eikelboom, J. W.&lt;/author&gt;&lt;/authors&gt;&lt;/contributors&gt;&lt;auth-address&gt;Department of Medicine, McMaster University, Hamilton, Ontario, Canada.&amp;#xD;Population Health Research Institute, David Braley Cardiac, Vascular, and Stroke Research Institute, Hamilton, Ontario, Canada.&lt;/auth-address&gt;&lt;titles&gt;&lt;title&gt;Anticoagulation for Stroke Prevention in Patients With Atrial Fibrillation and End-Stage Renal Disease-First, Do No Harm&lt;/title&gt;&lt;secondary-title&gt;JAMA Netw Open&lt;/secondary-title&gt;&lt;/titles&gt;&lt;periodical&gt;&lt;full-title&gt;JAMA Netw Open&lt;/full-title&gt;&lt;/periodical&gt;&lt;pages&gt;e202237&lt;/pages&gt;&lt;volume&gt;3&lt;/volume&gt;&lt;number&gt;4&lt;/number&gt;&lt;edition&gt;2020/04/07&lt;/edition&gt;&lt;keywords&gt;&lt;keyword&gt;Anticoagulants&lt;/keyword&gt;&lt;keyword&gt;*Atrial Fibrillation&lt;/keyword&gt;&lt;keyword&gt;Humans&lt;/keyword&gt;&lt;keyword&gt;*Kidney Failure, Chronic&lt;/keyword&gt;&lt;keyword&gt;*Stroke&lt;/keyword&gt;&lt;keyword&gt;Warfarin&lt;/keyword&gt;&lt;/keywords&gt;&lt;dates&gt;&lt;year&gt;2020&lt;/year&gt;&lt;pub-dates&gt;&lt;date&gt;Apr 1&lt;/date&gt;&lt;/pub-dates&gt;&lt;/dates&gt;&lt;isbn&gt;2574-3805 (Electronic)&amp;#xD;2574-3805 (Linking)&lt;/isbn&gt;&lt;accession-num&gt;32250429&lt;/accession-num&gt;&lt;urls&gt;&lt;related-urls&gt;&lt;url&gt;https://www.ncbi.nlm.nih.gov/pubmed/32250429&lt;/url&gt;&lt;/related-urls&gt;&lt;/urls&gt;&lt;electronic-resource-num&gt;10.1001/jamanetworkopen.2020.2237&lt;/electronic-resource-num&gt;&lt;/record&gt;&lt;/Cite&gt;&lt;/EndNote&gt;</w:instrText>
      </w:r>
      <w:r w:rsidR="00CC5012">
        <w:fldChar w:fldCharType="separate"/>
      </w:r>
      <w:r w:rsidR="00CC5012">
        <w:rPr>
          <w:noProof/>
        </w:rPr>
        <w:t>(5)</w:t>
      </w:r>
      <w:r w:rsidR="00CC5012">
        <w:fldChar w:fldCharType="end"/>
      </w:r>
      <w:r w:rsidR="00C37526">
        <w:t xml:space="preserve">.  In the large pre-approval DOAC versus </w:t>
      </w:r>
      <w:r w:rsidR="006E202B">
        <w:t>V</w:t>
      </w:r>
      <w:r w:rsidR="00C37526">
        <w:t>K</w:t>
      </w:r>
      <w:r w:rsidR="006E202B">
        <w:t>A</w:t>
      </w:r>
      <w:r w:rsidR="00C37526">
        <w:t xml:space="preserve"> randomized controlled trials, patients with mild to moderate renal impairment showed results similar to those without renal impairment, that is a reduction in stroke but a small increase in major bleeding</w:t>
      </w:r>
      <w:r w:rsidR="00CC5012">
        <w:fldChar w:fldCharType="begin">
          <w:fldData xml:space="preserve">PEVuZE5vdGU+PENpdGU+PEF1dGhvcj5SdWZmPC9BdXRob3I+PFllYXI+MjAxNDwvWWVhcj48UmVj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</w:fldData>
        </w:fldChar>
      </w:r>
      <w:r w:rsidR="00CC5012">
        <w:instrText xml:space="preserve"> ADDIN EN.CITE </w:instrText>
      </w:r>
      <w:r w:rsidR="00CC5012">
        <w:fldChar w:fldCharType="begin">
          <w:fldData xml:space="preserve">PEVuZE5vdGU+PENpdGU+PEF1dGhvcj5SdWZmPC9BdXRob3I+PFllYXI+MjAxNDwvWWVhcj48UmVj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</w:fldData>
        </w:fldChar>
      </w:r>
      <w:r w:rsidR="00CC5012">
        <w:instrText xml:space="preserve"> ADDIN EN.CITE.DATA </w:instrText>
      </w:r>
      <w:r w:rsidR="00CC5012">
        <w:fldChar w:fldCharType="end"/>
      </w:r>
      <w:r w:rsidR="00CC5012">
        <w:fldChar w:fldCharType="separate"/>
      </w:r>
      <w:r w:rsidR="00CC5012">
        <w:rPr>
          <w:noProof/>
        </w:rPr>
        <w:t>(6)</w:t>
      </w:r>
      <w:r w:rsidR="00CC5012">
        <w:fldChar w:fldCharType="end"/>
      </w:r>
      <w:r w:rsidR="00FC07AC" w:rsidRPr="00FC07AC">
        <w:t>.</w:t>
      </w:r>
    </w:p>
    <w:p w14:paraId="2007E671" w14:textId="6A1E3D48" w:rsidR="00C62D6F" w:rsidRDefault="00C37526" w:rsidP="00EF17EB">
      <w:r>
        <w:t xml:space="preserve">Patients with severe renal impairment were excluded from these studies.  Given this, attempts were made </w:t>
      </w:r>
      <w:r w:rsidR="00B8290A">
        <w:t xml:space="preserve">in this population </w:t>
      </w:r>
      <w:r>
        <w:t xml:space="preserve">to derive </w:t>
      </w:r>
      <w:r w:rsidR="00B8290A">
        <w:t xml:space="preserve">sufficient data from observational studies to warrant prospective randomized trials. Comparisons were made against historical control data from patients not anticoagulated or patients treated contemporaneously with </w:t>
      </w:r>
      <w:r w:rsidR="006E202B">
        <w:t>V</w:t>
      </w:r>
      <w:r w:rsidR="00B8290A">
        <w:t>K</w:t>
      </w:r>
      <w:r w:rsidR="006E202B">
        <w:t>A</w:t>
      </w:r>
      <w:r w:rsidR="00B8290A">
        <w:t>s</w:t>
      </w:r>
      <w:r w:rsidR="00CC5012">
        <w:fldChar w:fldCharType="begin">
          <w:fldData xml:space="preserve">PEVuZE5vdGU+PENpdGU+PEF1dGhvcj5YaW9uZzwvQXV0aG9yPjxZZWFyPjIwMjQ8L1llYXI+PFJl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</w:fldData>
        </w:fldChar>
      </w:r>
      <w:r w:rsidR="00CC5012">
        <w:instrText xml:space="preserve"> ADDIN EN.CITE </w:instrText>
      </w:r>
      <w:r w:rsidR="00CC5012">
        <w:fldChar w:fldCharType="begin">
          <w:fldData xml:space="preserve">PEVuZE5vdGU+PENpdGU+PEF1dGhvcj5YaW9uZzwvQXV0aG9yPjxZZWFyPjIwMjQ8L1llYXI+PFJl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</w:fldData>
        </w:fldChar>
      </w:r>
      <w:r w:rsidR="00CC5012">
        <w:instrText xml:space="preserve"> ADDIN EN.CITE.DATA </w:instrText>
      </w:r>
      <w:r w:rsidR="00CC5012">
        <w:fldChar w:fldCharType="end"/>
      </w:r>
      <w:r w:rsidR="00CC5012">
        <w:fldChar w:fldCharType="separate"/>
      </w:r>
      <w:r w:rsidR="00CC5012">
        <w:rPr>
          <w:noProof/>
        </w:rPr>
        <w:t>(7)</w:t>
      </w:r>
      <w:r w:rsidR="00CC5012">
        <w:fldChar w:fldCharType="end"/>
      </w:r>
      <w:r w:rsidR="00FC07AC" w:rsidRPr="00FC07AC">
        <w:t>.</w:t>
      </w:r>
      <w:r w:rsidR="00B8290A">
        <w:t xml:space="preserve">  Given the pace of medical progress, positive comparisons against historical controls were treated with considerable scepticism, but comparisons for example, of apixaban</w:t>
      </w:r>
      <w:r w:rsidR="00CC5012">
        <w:fldChar w:fldCharType="begin">
          <w:fldData xml:space="preserve">PEVuZE5vdGU+PENpdGU+PEF1dGhvcj5TaW9udGlzPC9BdXRob3I+PFllYXI+MjAxODwvWWVhcj48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</w:fldData>
        </w:fldChar>
      </w:r>
      <w:r w:rsidR="00CC5012">
        <w:instrText xml:space="preserve"> ADDIN EN.CITE </w:instrText>
      </w:r>
      <w:r w:rsidR="00CC5012">
        <w:fldChar w:fldCharType="begin">
          <w:fldData xml:space="preserve">PEVuZE5vdGU+PENpdGU+PEF1dGhvcj5TaW9udGlzPC9BdXRob3I+PFllYXI+MjAxODwvWWVhcj48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</w:fldData>
        </w:fldChar>
      </w:r>
      <w:r w:rsidR="00CC5012">
        <w:instrText xml:space="preserve"> ADDIN EN.CITE.DATA </w:instrText>
      </w:r>
      <w:r w:rsidR="00CC5012">
        <w:fldChar w:fldCharType="end"/>
      </w:r>
      <w:r w:rsidR="00CC5012">
        <w:fldChar w:fldCharType="separate"/>
      </w:r>
      <w:r w:rsidR="00CC5012">
        <w:rPr>
          <w:noProof/>
        </w:rPr>
        <w:t>(8)</w:t>
      </w:r>
      <w:r w:rsidR="00CC5012">
        <w:fldChar w:fldCharType="end"/>
      </w:r>
      <w:r w:rsidR="00B8290A">
        <w:t xml:space="preserve"> or rivaroxaban</w:t>
      </w:r>
      <w:r w:rsidR="00CC5012">
        <w:fldChar w:fldCharType="begin">
          <w:fldData xml:space="preserve">PEVuZE5vdGU+PENpdGU+PEF1dGhvcj5LcmV1dHo8L0F1dGhvcj48WWVhcj4yMDI0PC9ZZWFyPjxS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</w:fldData>
        </w:fldChar>
      </w:r>
      <w:r w:rsidR="00CC5012">
        <w:instrText xml:space="preserve"> ADDIN EN.CITE </w:instrText>
      </w:r>
      <w:r w:rsidR="00CC5012">
        <w:fldChar w:fldCharType="begin">
          <w:fldData xml:space="preserve">PEVuZE5vdGU+PENpdGU+PEF1dGhvcj5LcmV1dHo8L0F1dGhvcj48WWVhcj4yMDI0PC9ZZWFyPjxS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</w:fldData>
        </w:fldChar>
      </w:r>
      <w:r w:rsidR="00CC5012">
        <w:instrText xml:space="preserve"> ADDIN EN.CITE.DATA </w:instrText>
      </w:r>
      <w:r w:rsidR="00CC5012">
        <w:fldChar w:fldCharType="end"/>
      </w:r>
      <w:r w:rsidR="00CC5012">
        <w:fldChar w:fldCharType="separate"/>
      </w:r>
      <w:r w:rsidR="00CC5012">
        <w:rPr>
          <w:noProof/>
        </w:rPr>
        <w:t>(9)</w:t>
      </w:r>
      <w:r w:rsidR="00CC5012">
        <w:fldChar w:fldCharType="end"/>
      </w:r>
      <w:r w:rsidR="00B8290A">
        <w:t xml:space="preserve"> against warfarin were sufficiently </w:t>
      </w:r>
      <w:r w:rsidR="006B2ADA">
        <w:t xml:space="preserve">compelling to </w:t>
      </w:r>
      <w:r w:rsidR="00B8290A">
        <w:t>encourag</w:t>
      </w:r>
      <w:r w:rsidR="006B2ADA">
        <w:t>e</w:t>
      </w:r>
      <w:r w:rsidR="00B8290A">
        <w:t xml:space="preserve"> t</w:t>
      </w:r>
      <w:r w:rsidR="006B2ADA">
        <w:t xml:space="preserve">he </w:t>
      </w:r>
      <w:r w:rsidR="006E202B">
        <w:t>Food and Drug Administration (</w:t>
      </w:r>
      <w:r w:rsidR="006B2ADA">
        <w:t>FDA</w:t>
      </w:r>
      <w:r w:rsidR="006E202B">
        <w:t>)</w:t>
      </w:r>
      <w:r w:rsidR="006B2ADA">
        <w:t xml:space="preserve"> to offer specific dosing advice for the use of these </w:t>
      </w:r>
      <w:r w:rsidR="00B2652D">
        <w:t>DOAC</w:t>
      </w:r>
      <w:r w:rsidR="006B2ADA">
        <w:t xml:space="preserve"> in AF patients with end-stage renal failure. Attempts </w:t>
      </w:r>
      <w:r w:rsidR="006E202B">
        <w:t xml:space="preserve">have been made </w:t>
      </w:r>
      <w:r w:rsidR="006B2ADA">
        <w:t>to prospective</w:t>
      </w:r>
      <w:r w:rsidR="006E202B">
        <w:t>ly</w:t>
      </w:r>
      <w:r w:rsidR="006B2ADA">
        <w:t xml:space="preserve"> compar</w:t>
      </w:r>
      <w:r w:rsidR="006E202B">
        <w:t>e</w:t>
      </w:r>
      <w:r w:rsidR="006B2ADA">
        <w:t xml:space="preserve"> randomised or non-randomized groups of DOAC-treated against </w:t>
      </w:r>
      <w:r w:rsidR="006E202B">
        <w:t>VKA</w:t>
      </w:r>
      <w:r w:rsidR="006B2ADA">
        <w:t xml:space="preserve">-treated </w:t>
      </w:r>
      <w:r w:rsidR="006E202B">
        <w:t xml:space="preserve">AF </w:t>
      </w:r>
      <w:r w:rsidR="006B2ADA">
        <w:t>patients. The randomised studies have generally failed because of poor recruitment and little prospect of demonstrating conclusive results</w:t>
      </w:r>
      <w:r w:rsidR="00CC5012">
        <w:fldChar w:fldCharType="begin">
          <w:fldData xml:space="preserve">PEVuZE5vdGU+PENpdGU+PEF1dGhvcj5Qb2tvcm5leTwvQXV0aG9yPjxZZWFyPjIwMjI8L1llYXI+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=
</w:fldData>
        </w:fldChar>
      </w:r>
      <w:r w:rsidR="00CC5012">
        <w:instrText xml:space="preserve"> ADDIN EN.CITE </w:instrText>
      </w:r>
      <w:r w:rsidR="00CC5012">
        <w:fldChar w:fldCharType="begin">
          <w:fldData xml:space="preserve">PEVuZE5vdGU+PENpdGU+PEF1dGhvcj5Qb2tvcm5leTwvQXV0aG9yPjxZZWFyPjIwMjI8L1llYXI+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=
</w:fldData>
        </w:fldChar>
      </w:r>
      <w:r w:rsidR="00CC5012">
        <w:instrText xml:space="preserve"> ADDIN EN.CITE.DATA </w:instrText>
      </w:r>
      <w:r w:rsidR="00CC5012">
        <w:fldChar w:fldCharType="end"/>
      </w:r>
      <w:r w:rsidR="00CC5012">
        <w:fldChar w:fldCharType="separate"/>
      </w:r>
      <w:r w:rsidR="00CC5012">
        <w:rPr>
          <w:noProof/>
        </w:rPr>
        <w:t>(10)</w:t>
      </w:r>
      <w:r w:rsidR="00CC5012">
        <w:fldChar w:fldCharType="end"/>
      </w:r>
      <w:r w:rsidR="006B2ADA">
        <w:t>, whereas the non-randomised comparisons have shown that rivaroxaban</w:t>
      </w:r>
      <w:r w:rsidR="00C320EA">
        <w:t xml:space="preserve"> and apixaban,</w:t>
      </w:r>
      <w:r w:rsidR="006B2ADA">
        <w:t xml:space="preserve"> for example, is better than </w:t>
      </w:r>
      <w:r w:rsidR="006E202B">
        <w:t>V</w:t>
      </w:r>
      <w:r w:rsidR="006B2ADA">
        <w:t>K</w:t>
      </w:r>
      <w:r w:rsidR="006E202B">
        <w:t>A</w:t>
      </w:r>
      <w:r w:rsidR="006B2ADA">
        <w:t xml:space="preserve"> treatment, but the non-randomised nature of group assignment does not allow </w:t>
      </w:r>
      <w:r w:rsidR="00C62D6F">
        <w:t xml:space="preserve">any firm conclusion.  </w:t>
      </w:r>
    </w:p>
    <w:p w14:paraId="612CBF56" w14:textId="6815C88F" w:rsidR="001708BD" w:rsidRDefault="00C62D6F" w:rsidP="00EF17EB">
      <w:r>
        <w:t xml:space="preserve">Given that the data so far accumulated is not sufficient to convincingly demonstrate any value of anticoagulation in AF patients with </w:t>
      </w:r>
      <w:r w:rsidR="00155A07">
        <w:t>ESRD but</w:t>
      </w:r>
      <w:r>
        <w:t xml:space="preserve"> does raise considerable suspicion that such treatment is associated with an increased bleeding hazard, it is legitimate to consider whether a </w:t>
      </w:r>
      <w:r>
        <w:lastRenderedPageBreak/>
        <w:t xml:space="preserve">completely different approach to thromboprophylaxis might offer a better solution.  During the last two decades, </w:t>
      </w:r>
      <w:r w:rsidR="001708BD">
        <w:t>closing</w:t>
      </w:r>
      <w:r>
        <w:t xml:space="preserve"> the left atrial appendage, the site at which 90% of left atrial thrombus forms, </w:t>
      </w:r>
      <w:r w:rsidR="001708BD">
        <w:t xml:space="preserve">with a device that can be inserted via a catheter and expanded to occlude the appendage (left atrial appendage closure [LAAC] device) and prevent </w:t>
      </w:r>
      <w:r w:rsidR="005C3FF5">
        <w:t xml:space="preserve">the </w:t>
      </w:r>
      <w:r w:rsidR="001708BD">
        <w:t xml:space="preserve">escape of thrombus, </w:t>
      </w:r>
      <w:r>
        <w:t xml:space="preserve">has been shown </w:t>
      </w:r>
      <w:r w:rsidR="001708BD">
        <w:t>to reduce stroke</w:t>
      </w:r>
      <w:r>
        <w:t xml:space="preserve"> </w:t>
      </w:r>
      <w:r w:rsidR="001708BD">
        <w:t>similarly</w:t>
      </w:r>
      <w:r>
        <w:t xml:space="preserve"> </w:t>
      </w:r>
      <w:r w:rsidR="001708BD">
        <w:t xml:space="preserve">to </w:t>
      </w:r>
      <w:r w:rsidR="006E202B">
        <w:t>V</w:t>
      </w:r>
      <w:r>
        <w:t>K</w:t>
      </w:r>
      <w:r w:rsidR="006E202B">
        <w:t>A</w:t>
      </w:r>
      <w:r>
        <w:t xml:space="preserve">s </w:t>
      </w:r>
      <w:r w:rsidR="001708BD">
        <w:t>and reduce long-term major bleeding complications</w:t>
      </w:r>
      <w:r w:rsidR="00CC5012">
        <w:fldChar w:fldCharType="begin">
          <w:fldData xml:space="preserve">PEVuZE5vdGU+PENpdGU+PEF1dGhvcj5Ib2xtZXM8L0F1dGhvcj48WWVhcj4yMDE1PC9ZZWFyPjxS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==
</w:fldData>
        </w:fldChar>
      </w:r>
      <w:r w:rsidR="00CC5012">
        <w:instrText xml:space="preserve"> ADDIN EN.CITE </w:instrText>
      </w:r>
      <w:r w:rsidR="00CC5012">
        <w:fldChar w:fldCharType="begin">
          <w:fldData xml:space="preserve">PEVuZE5vdGU+PENpdGU+PEF1dGhvcj5Ib2xtZXM8L0F1dGhvcj48WWVhcj4yMDE1PC9ZZWFyPjxS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==
</w:fldData>
        </w:fldChar>
      </w:r>
      <w:r w:rsidR="00CC5012">
        <w:instrText xml:space="preserve"> ADDIN EN.CITE.DATA </w:instrText>
      </w:r>
      <w:r w:rsidR="00CC5012">
        <w:fldChar w:fldCharType="end"/>
      </w:r>
      <w:r w:rsidR="00CC5012">
        <w:fldChar w:fldCharType="separate"/>
      </w:r>
      <w:r w:rsidR="00CC5012">
        <w:rPr>
          <w:noProof/>
        </w:rPr>
        <w:t>(11, 12)</w:t>
      </w:r>
      <w:r w:rsidR="00CC5012">
        <w:fldChar w:fldCharType="end"/>
      </w:r>
      <w:r w:rsidR="001708BD">
        <w:t>.  Major studies are now underway to specifically compare direct oral anticoagulant treatment with LAAC, and some results are expected shortly.</w:t>
      </w:r>
      <w:r w:rsidR="00FD36AC">
        <w:t xml:space="preserve"> (</w:t>
      </w:r>
      <w:r w:rsidR="00FD36AC" w:rsidRPr="00414138">
        <w:t>Figure 1</w:t>
      </w:r>
      <w:r w:rsidR="00FD36AC">
        <w:t>)</w:t>
      </w:r>
    </w:p>
    <w:p w14:paraId="1ECD4BA1" w14:textId="082542EF" w:rsidR="00360018" w:rsidRDefault="001708BD" w:rsidP="00377285">
      <w:r>
        <w:t xml:space="preserve">These large studies do not include patients for whom </w:t>
      </w:r>
      <w:r w:rsidR="00206044">
        <w:t xml:space="preserve">OAC </w:t>
      </w:r>
      <w:r>
        <w:t xml:space="preserve">is </w:t>
      </w:r>
      <w:r w:rsidR="00377285">
        <w:t>c</w:t>
      </w:r>
      <w:r>
        <w:t>ontraindicated</w:t>
      </w:r>
      <w:r w:rsidR="006372EB">
        <w:t xml:space="preserve">. </w:t>
      </w:r>
      <w:r w:rsidR="00737334">
        <w:t>Currently</w:t>
      </w:r>
      <w:r w:rsidR="00975E03">
        <w:t>,</w:t>
      </w:r>
      <w:r w:rsidR="00737334">
        <w:t xml:space="preserve"> we </w:t>
      </w:r>
      <w:r w:rsidR="00975E03">
        <w:t>have</w:t>
      </w:r>
      <w:r w:rsidR="00737334">
        <w:t xml:space="preserve"> </w:t>
      </w:r>
      <w:r w:rsidR="00450409">
        <w:t xml:space="preserve">only </w:t>
      </w:r>
      <w:r w:rsidR="00975E03">
        <w:t>observational</w:t>
      </w:r>
      <w:r w:rsidR="00737334">
        <w:t xml:space="preserve"> studies</w:t>
      </w:r>
      <w:r w:rsidR="00975E03">
        <w:t xml:space="preserve">, </w:t>
      </w:r>
      <w:r w:rsidR="00737334">
        <w:t xml:space="preserve">comparing </w:t>
      </w:r>
      <w:r w:rsidR="005248BC">
        <w:t xml:space="preserve">retrospective or prospective </w:t>
      </w:r>
      <w:r w:rsidR="00450409">
        <w:t xml:space="preserve">outcomes </w:t>
      </w:r>
      <w:r w:rsidR="00737334">
        <w:t>in patient</w:t>
      </w:r>
      <w:r w:rsidR="00450409">
        <w:t>s</w:t>
      </w:r>
      <w:r w:rsidR="00737334">
        <w:t xml:space="preserve"> with AF and </w:t>
      </w:r>
      <w:r w:rsidR="009A1D29">
        <w:t>ESRD</w:t>
      </w:r>
      <w:r w:rsidR="00737334">
        <w:t xml:space="preserve"> </w:t>
      </w:r>
      <w:r w:rsidR="00975E03">
        <w:t>c</w:t>
      </w:r>
      <w:r w:rsidR="00F30FB2">
        <w:t>o</w:t>
      </w:r>
      <w:r w:rsidR="00975E03">
        <w:t>mpar</w:t>
      </w:r>
      <w:r w:rsidR="00F30FB2">
        <w:t>e</w:t>
      </w:r>
      <w:r w:rsidR="00975E03">
        <w:t xml:space="preserve">d to </w:t>
      </w:r>
      <w:r w:rsidR="00F30FB2">
        <w:t>ex</w:t>
      </w:r>
      <w:r w:rsidR="00975E03">
        <w:t xml:space="preserve">pected rates based on bleeding and </w:t>
      </w:r>
      <w:r w:rsidR="005248BC">
        <w:t>stroke</w:t>
      </w:r>
      <w:r w:rsidR="00F30FB2">
        <w:t xml:space="preserve"> scores </w:t>
      </w:r>
      <w:r w:rsidR="005248BC">
        <w:t xml:space="preserve">or with </w:t>
      </w:r>
      <w:r w:rsidR="00371D68">
        <w:t>anticoagulants or more often standards of care</w:t>
      </w:r>
      <w:r w:rsidR="000A3E1F">
        <w:t xml:space="preserve"> t</w:t>
      </w:r>
      <w:r w:rsidR="00BB4A27">
        <w:t>h</w:t>
      </w:r>
      <w:r w:rsidR="000A3E1F">
        <w:t>at</w:t>
      </w:r>
      <w:r w:rsidR="00371D68">
        <w:t xml:space="preserve"> do not involve anticoagulation</w:t>
      </w:r>
      <w:r w:rsidR="0090096C">
        <w:t xml:space="preserve">.  The Study reported by Genovesi and colleagues is </w:t>
      </w:r>
      <w:r w:rsidR="00EC032C">
        <w:t xml:space="preserve">of substantial interest.  </w:t>
      </w:r>
      <w:r w:rsidR="00EC032C" w:rsidRPr="002F6F34">
        <w:rPr>
          <w:color w:val="000000" w:themeColor="text1"/>
        </w:rPr>
        <w:t>Th</w:t>
      </w:r>
      <w:r w:rsidR="00EC032C">
        <w:rPr>
          <w:color w:val="000000" w:themeColor="text1"/>
        </w:rPr>
        <w:t xml:space="preserve">is </w:t>
      </w:r>
      <w:r w:rsidR="00EC032C" w:rsidRPr="002F6F34">
        <w:rPr>
          <w:color w:val="000000" w:themeColor="text1"/>
        </w:rPr>
        <w:t>registry study compared 106 atrial fibrillation dialysis patients treated with LACC implant, 114 treated with warfarin, and 148 with no thromboembolic protection. After adjustment for known confounders, the bleeding risk for LAAC was significantly lower than for warfarin, and the stroke rate with LAAC was significantly lower than treatment with warfarin or no antithrombotic, and lower than expected according to the CHA</w:t>
      </w:r>
      <w:r w:rsidR="00EC032C" w:rsidRPr="000C5FB8">
        <w:rPr>
          <w:color w:val="000000" w:themeColor="text1"/>
          <w:sz w:val="18"/>
          <w:szCs w:val="18"/>
        </w:rPr>
        <w:t>2</w:t>
      </w:r>
      <w:r w:rsidR="00EC032C" w:rsidRPr="002F6F34">
        <w:rPr>
          <w:color w:val="000000" w:themeColor="text1"/>
        </w:rPr>
        <w:t>DS</w:t>
      </w:r>
      <w:r w:rsidR="00EC032C" w:rsidRPr="000C5FB8">
        <w:rPr>
          <w:color w:val="000000" w:themeColor="text1"/>
          <w:sz w:val="18"/>
          <w:szCs w:val="18"/>
        </w:rPr>
        <w:t>2</w:t>
      </w:r>
      <w:r w:rsidR="00EC032C" w:rsidRPr="002F6F34">
        <w:rPr>
          <w:color w:val="000000" w:themeColor="text1"/>
        </w:rPr>
        <w:t>-VASc score</w:t>
      </w:r>
      <w:r w:rsidR="00CC5012">
        <w:rPr>
          <w:color w:val="000000" w:themeColor="text1"/>
        </w:rPr>
        <w:fldChar w:fldCharType="begin">
          <w:fldData xml:space="preserve">PEVuZE5vdGU+PENpdGU+PEF1dGhvcj5HZW5vdmVzaTwvQXV0aG9yPjxZZWFyPjIwMjE8L1llYXI+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</w:fldData>
        </w:fldChar>
      </w:r>
      <w:r w:rsidR="00CC5012">
        <w:rPr>
          <w:color w:val="000000" w:themeColor="text1"/>
        </w:rPr>
        <w:instrText xml:space="preserve"> ADDIN EN.CITE </w:instrText>
      </w:r>
      <w:r w:rsidR="00CC5012">
        <w:rPr>
          <w:color w:val="000000" w:themeColor="text1"/>
        </w:rPr>
        <w:fldChar w:fldCharType="begin">
          <w:fldData xml:space="preserve">PEVuZE5vdGU+PENpdGU+PEF1dGhvcj5HZW5vdmVzaTwvQXV0aG9yPjxZZWFyPjIwMjE8L1llYXI+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</w:fldData>
        </w:fldChar>
      </w:r>
      <w:r w:rsidR="00CC5012">
        <w:rPr>
          <w:color w:val="000000" w:themeColor="text1"/>
        </w:rPr>
        <w:instrText xml:space="preserve"> ADDIN EN.CITE.DATA </w:instrText>
      </w:r>
      <w:r w:rsidR="00CC5012">
        <w:rPr>
          <w:color w:val="000000" w:themeColor="text1"/>
        </w:rPr>
      </w:r>
      <w:r w:rsidR="00CC5012">
        <w:rPr>
          <w:color w:val="000000" w:themeColor="text1"/>
        </w:rPr>
        <w:fldChar w:fldCharType="end"/>
      </w:r>
      <w:r w:rsidR="00CC5012">
        <w:rPr>
          <w:color w:val="000000" w:themeColor="text1"/>
        </w:rPr>
      </w:r>
      <w:r w:rsidR="00CC5012">
        <w:rPr>
          <w:color w:val="000000" w:themeColor="text1"/>
        </w:rPr>
        <w:fldChar w:fldCharType="separate"/>
      </w:r>
      <w:r w:rsidR="00CC5012">
        <w:rPr>
          <w:noProof/>
          <w:color w:val="000000" w:themeColor="text1"/>
        </w:rPr>
        <w:t>(13)</w:t>
      </w:r>
      <w:r w:rsidR="00CC5012">
        <w:rPr>
          <w:color w:val="000000" w:themeColor="text1"/>
        </w:rPr>
        <w:fldChar w:fldCharType="end"/>
      </w:r>
      <w:r w:rsidR="00371D68">
        <w:t>.</w:t>
      </w:r>
      <w:r w:rsidR="000A3E1F">
        <w:t xml:space="preserve"> </w:t>
      </w:r>
      <w:r w:rsidR="00371D68">
        <w:t>In the</w:t>
      </w:r>
      <w:r w:rsidR="000A3E1F">
        <w:t>se</w:t>
      </w:r>
      <w:r w:rsidR="00371D68">
        <w:t xml:space="preserve"> studies</w:t>
      </w:r>
      <w:r w:rsidR="00BB4A27">
        <w:t>,</w:t>
      </w:r>
      <w:r w:rsidR="000A3E1F">
        <w:t xml:space="preserve"> comparison groups are often closely matched </w:t>
      </w:r>
      <w:r w:rsidR="00BB4A27">
        <w:t>or adjusted to minimise bias, but some</w:t>
      </w:r>
      <w:r w:rsidR="00F30FB2">
        <w:t xml:space="preserve"> bias</w:t>
      </w:r>
      <w:r w:rsidR="00BB4A27">
        <w:t xml:space="preserve"> inevitably </w:t>
      </w:r>
      <w:r w:rsidR="00B77811">
        <w:t>remains.  Given this concern, however, these</w:t>
      </w:r>
      <w:r w:rsidR="00FE2B1B">
        <w:t xml:space="preserve"> studies</w:t>
      </w:r>
      <w:r w:rsidR="00360018">
        <w:t xml:space="preserve"> have usually shown a very significant </w:t>
      </w:r>
      <w:r w:rsidR="00FE2B1B">
        <w:t>reduction</w:t>
      </w:r>
      <w:r w:rsidR="00360018">
        <w:t xml:space="preserve"> in these </w:t>
      </w:r>
      <w:r w:rsidR="00FE2B1B">
        <w:t>outcome</w:t>
      </w:r>
      <w:r w:rsidR="00360018">
        <w:t xml:space="preserve"> events when LAAC is </w:t>
      </w:r>
      <w:r w:rsidR="0026774D">
        <w:t>employed</w:t>
      </w:r>
      <w:r w:rsidR="00360018">
        <w:t>.</w:t>
      </w:r>
    </w:p>
    <w:p w14:paraId="6C2E3B08" w14:textId="7365321C" w:rsidR="004D6611" w:rsidRDefault="000C5026" w:rsidP="00377285">
      <w:r>
        <w:t>Other observational studies compare</w:t>
      </w:r>
      <w:r w:rsidR="00C64C17">
        <w:t xml:space="preserve"> </w:t>
      </w:r>
      <w:r w:rsidR="0023517A">
        <w:t xml:space="preserve">the use of </w:t>
      </w:r>
      <w:r w:rsidR="007A79C5">
        <w:t>LAAC</w:t>
      </w:r>
      <w:r w:rsidR="00636BC7">
        <w:t xml:space="preserve"> </w:t>
      </w:r>
      <w:r w:rsidR="0023517A">
        <w:t xml:space="preserve">in patients </w:t>
      </w:r>
      <w:r w:rsidR="0081766C">
        <w:t>with</w:t>
      </w:r>
      <w:r w:rsidR="0023517A">
        <w:t xml:space="preserve"> and without </w:t>
      </w:r>
      <w:r w:rsidR="009A1D29">
        <w:t>ESRD</w:t>
      </w:r>
      <w:r w:rsidR="00CC5012">
        <w:fldChar w:fldCharType="begin"/>
      </w:r>
      <w:r w:rsidR="00CC5012">
        <w:instrText xml:space="preserve"> ADDIN EN.CITE &lt;EndNote&gt;&lt;Cite&gt;&lt;Author&gt;Liu&lt;/Author&gt;&lt;Year&gt;2023&lt;/Year&gt;&lt;RecNum&gt;44&lt;/RecNum&gt;&lt;DisplayText&gt;(14)&lt;/DisplayText&gt;&lt;record&gt;&lt;rec-number&gt;44&lt;/rec-number&gt;&lt;foreign-keys&gt;&lt;key app="EN" db-id="evwvrpfx5afvd4ev0vz5dvr7vdz59rptx2sr" timestamp="1758178198"&gt;44&lt;/key&gt;&lt;/foreign-keys&gt;&lt;ref-type name="Journal Article"&gt;17&lt;/ref-type&gt;&lt;contributors&gt;&lt;authors&gt;&lt;author&gt;Liu, C.&lt;/author&gt;&lt;author&gt;Han, S.&lt;/author&gt;&lt;author&gt;Cui, K.&lt;/author&gt;&lt;author&gt;Wang, F.&lt;/author&gt;&lt;/authors&gt;&lt;/contributors&gt;&lt;auth-address&gt;School of Nursing, Chengdu University of Traditional Chinese Medicine, Chengdu, China.&amp;#xD;Department of Cardiology, West China Hospital, Sichuan University, Chengdu, China.&amp;#xD;Guang&amp;apos;an Shi Zhongyi Yiyuan: Guang&amp;apos;an Hospital of Traditional Chinese Medicine, Beijing, China.&lt;/auth-address&gt;&lt;titles&gt;&lt;title&gt;Efficacy and safety of patients with chronic kidney disease undergoing left atrial appendage closure for atrial fibrillation&lt;/title&gt;&lt;secondary-title&gt;PLoS One&lt;/secondary-title&gt;&lt;/titles&gt;&lt;periodical&gt;&lt;full-title&gt;PLoS One&lt;/full-title&gt;&lt;/periodical&gt;&lt;pages&gt;e0287928&lt;/pages&gt;&lt;volume&gt;18&lt;/volume&gt;&lt;number&gt;10&lt;/number&gt;&lt;edition&gt;2023/10/26&lt;/edition&gt;&lt;keywords&gt;&lt;keyword&gt;Humans&lt;/keyword&gt;&lt;keyword&gt;*Atrial Fibrillation/complications/surgery/epidemiology&lt;/keyword&gt;&lt;keyword&gt;*Atrial Appendage/surgery&lt;/keyword&gt;&lt;keyword&gt;*Pericardial Effusion/complications&lt;/keyword&gt;&lt;keyword&gt;Treatment Outcome&lt;/keyword&gt;&lt;keyword&gt;*Stroke/complications&lt;/keyword&gt;&lt;keyword&gt;*Renal Insufficiency, Chronic/complications&lt;/keyword&gt;&lt;keyword&gt;Hemorrhage/complications&lt;/keyword&gt;&lt;keyword&gt;*Acute Kidney Injury&lt;/keyword&gt;&lt;keyword&gt;*Kidney Failure, Chronic/complications&lt;/keyword&gt;&lt;keyword&gt;Observational Studies as Topic&lt;/keyword&gt;&lt;/keywords&gt;&lt;dates&gt;&lt;year&gt;2023&lt;/year&gt;&lt;/dates&gt;&lt;isbn&gt;1932-6203 (Electronic)&amp;#xD;1932-6203 (Linking)&lt;/isbn&gt;&lt;accession-num&gt;37883421&lt;/accession-num&gt;&lt;urls&gt;&lt;related-urls&gt;&lt;url&gt;https://www.ncbi.nlm.nih.gov/pubmed/37883421&lt;/url&gt;&lt;/related-urls&gt;&lt;/urls&gt;&lt;custom2&gt;PMC10602315&lt;/custom2&gt;&lt;electronic-resource-num&gt;10.1371/journal.pone.0287928&lt;/electronic-resource-num&gt;&lt;/record&gt;&lt;/Cite&gt;&lt;/EndNote&gt;</w:instrText>
      </w:r>
      <w:r w:rsidR="00CC5012">
        <w:fldChar w:fldCharType="separate"/>
      </w:r>
      <w:r w:rsidR="00CC5012">
        <w:rPr>
          <w:noProof/>
        </w:rPr>
        <w:t>(14)</w:t>
      </w:r>
      <w:r w:rsidR="00CC5012">
        <w:fldChar w:fldCharType="end"/>
      </w:r>
      <w:r w:rsidR="00D277A7">
        <w:t>.</w:t>
      </w:r>
      <w:r w:rsidR="00366760">
        <w:t xml:space="preserve"> </w:t>
      </w:r>
      <w:r w:rsidR="00670597">
        <w:t xml:space="preserve">These studies generally confirm that </w:t>
      </w:r>
      <w:r w:rsidR="00EF6CC0">
        <w:t>in-hospital</w:t>
      </w:r>
      <w:r w:rsidR="009E7793">
        <w:t xml:space="preserve"> </w:t>
      </w:r>
      <w:r w:rsidR="00670597">
        <w:t>mortality, stroke and</w:t>
      </w:r>
      <w:r w:rsidR="009E7793">
        <w:t xml:space="preserve"> </w:t>
      </w:r>
      <w:r w:rsidR="00670597">
        <w:t xml:space="preserve">major bleeding are </w:t>
      </w:r>
      <w:r w:rsidR="00AB2A71">
        <w:t>higher</w:t>
      </w:r>
      <w:r w:rsidR="00D277A7">
        <w:t>, but LAAC</w:t>
      </w:r>
      <w:r w:rsidR="00390442">
        <w:t xml:space="preserve"> procedural </w:t>
      </w:r>
      <w:r w:rsidR="00EF6CC0">
        <w:t xml:space="preserve">complication rates </w:t>
      </w:r>
      <w:r w:rsidR="005B1B50">
        <w:t xml:space="preserve">are no </w:t>
      </w:r>
      <w:r w:rsidR="00554320">
        <w:t>greater in patients with E</w:t>
      </w:r>
      <w:r w:rsidR="004D6611">
        <w:t>SRD</w:t>
      </w:r>
      <w:r w:rsidR="00554320">
        <w:t xml:space="preserve"> than in those without renal disease</w:t>
      </w:r>
      <w:r w:rsidR="00A30933">
        <w:t>.  V</w:t>
      </w:r>
      <w:r w:rsidR="00554320">
        <w:t>e</w:t>
      </w:r>
      <w:r w:rsidR="00A30933">
        <w:t>ry importantly</w:t>
      </w:r>
      <w:r w:rsidR="00B50C8B">
        <w:t>,</w:t>
      </w:r>
      <w:r w:rsidR="00A30933">
        <w:t xml:space="preserve"> </w:t>
      </w:r>
      <w:r w:rsidR="00180754">
        <w:t>s</w:t>
      </w:r>
      <w:r w:rsidR="00520C4A">
        <w:t xml:space="preserve">troke </w:t>
      </w:r>
      <w:r w:rsidR="00AB2A71">
        <w:t>and long-term</w:t>
      </w:r>
      <w:r w:rsidR="00520C4A">
        <w:t xml:space="preserve"> </w:t>
      </w:r>
      <w:r w:rsidR="00180754">
        <w:t xml:space="preserve">major </w:t>
      </w:r>
      <w:r w:rsidR="00520C4A">
        <w:t>bleeding fo</w:t>
      </w:r>
      <w:r w:rsidR="00AB2A71">
        <w:t>l</w:t>
      </w:r>
      <w:r w:rsidR="00520C4A">
        <w:t>l</w:t>
      </w:r>
      <w:r w:rsidR="00AB2A71">
        <w:t>o</w:t>
      </w:r>
      <w:r w:rsidR="00520C4A">
        <w:t>wing LAAC are similar</w:t>
      </w:r>
      <w:r w:rsidR="00337E6C">
        <w:t xml:space="preserve"> in both groups.</w:t>
      </w:r>
      <w:r w:rsidR="00390442">
        <w:t xml:space="preserve"> </w:t>
      </w:r>
      <w:r w:rsidR="007F3C75">
        <w:t>One large study of this nature</w:t>
      </w:r>
      <w:r w:rsidR="00337E6C">
        <w:t>,</w:t>
      </w:r>
      <w:r w:rsidR="007F3C75">
        <w:t xml:space="preserve"> </w:t>
      </w:r>
      <w:r w:rsidR="005B52E5">
        <w:t xml:space="preserve">which utilised </w:t>
      </w:r>
      <w:r w:rsidR="00D43200">
        <w:t>retrospective</w:t>
      </w:r>
      <w:r w:rsidR="00020079">
        <w:t>ly</w:t>
      </w:r>
      <w:r w:rsidR="007F3C75">
        <w:t xml:space="preserve"> collected data </w:t>
      </w:r>
      <w:r w:rsidR="00D43200">
        <w:t>from</w:t>
      </w:r>
      <w:r w:rsidR="007F3C75">
        <w:t xml:space="preserve"> the </w:t>
      </w:r>
      <w:r w:rsidR="00D43200">
        <w:t xml:space="preserve">US Renal </w:t>
      </w:r>
      <w:r w:rsidR="00556370">
        <w:t>D</w:t>
      </w:r>
      <w:r w:rsidR="00D43200">
        <w:t xml:space="preserve">ata </w:t>
      </w:r>
      <w:r w:rsidR="00556370">
        <w:t>S</w:t>
      </w:r>
      <w:r w:rsidR="00D43200">
        <w:t>ystem registry</w:t>
      </w:r>
      <w:r w:rsidR="00556370">
        <w:t>,</w:t>
      </w:r>
      <w:r w:rsidR="00D43200">
        <w:t xml:space="preserve"> </w:t>
      </w:r>
      <w:r w:rsidR="005B52E5">
        <w:t xml:space="preserve">was </w:t>
      </w:r>
      <w:r w:rsidR="00D43200">
        <w:t>recently reported by Dhar and colleagues</w:t>
      </w:r>
      <w:r w:rsidR="00CC5012">
        <w:fldChar w:fldCharType="begin">
          <w:fldData xml:space="preserve">PEVuZE5vdGU+PENpdGU+PEF1dGhvcj5EaGFyPC9BdXRob3I+PFllYXI+MjAyNTwvWWVhcj48UmVj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</w:fldData>
        </w:fldChar>
      </w:r>
      <w:r w:rsidR="00CC5012">
        <w:instrText xml:space="preserve"> ADDIN EN.CITE </w:instrText>
      </w:r>
      <w:r w:rsidR="00CC5012">
        <w:fldChar w:fldCharType="begin">
          <w:fldData xml:space="preserve">PEVuZE5vdGU+PENpdGU+PEF1dGhvcj5EaGFyPC9BdXRob3I+PFllYXI+MjAyNTwvWWVhcj48UmVj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</w:fldData>
        </w:fldChar>
      </w:r>
      <w:r w:rsidR="00CC5012">
        <w:instrText xml:space="preserve"> ADDIN EN.CITE.DATA </w:instrText>
      </w:r>
      <w:r w:rsidR="00CC5012">
        <w:fldChar w:fldCharType="end"/>
      </w:r>
      <w:r w:rsidR="00CC5012">
        <w:fldChar w:fldCharType="separate"/>
      </w:r>
      <w:r w:rsidR="00CC5012">
        <w:rPr>
          <w:noProof/>
        </w:rPr>
        <w:t>(15)</w:t>
      </w:r>
      <w:r w:rsidR="00CC5012">
        <w:fldChar w:fldCharType="end"/>
      </w:r>
      <w:r w:rsidR="00D43200">
        <w:t>.</w:t>
      </w:r>
      <w:r w:rsidR="00556370">
        <w:t xml:space="preserve"> </w:t>
      </w:r>
      <w:r w:rsidR="00BA54EF">
        <w:t xml:space="preserve">Of </w:t>
      </w:r>
      <w:r w:rsidR="001B51B1">
        <w:t xml:space="preserve">2,344 </w:t>
      </w:r>
      <w:r w:rsidR="00556370">
        <w:t>patients</w:t>
      </w:r>
      <w:r w:rsidR="001B51B1">
        <w:t xml:space="preserve"> with kidney failure and a recent diagnosis of AF</w:t>
      </w:r>
      <w:r w:rsidR="00556370">
        <w:t xml:space="preserve">, </w:t>
      </w:r>
      <w:r w:rsidR="005763DB">
        <w:t>293 were treated with LAAC</w:t>
      </w:r>
      <w:r w:rsidR="00BF3246">
        <w:t xml:space="preserve">. </w:t>
      </w:r>
      <w:r w:rsidR="00556370">
        <w:t>Propensity matching</w:t>
      </w:r>
      <w:r w:rsidR="00BF3246">
        <w:t xml:space="preserve"> was </w:t>
      </w:r>
      <w:r w:rsidR="00556370">
        <w:t>used</w:t>
      </w:r>
      <w:r w:rsidR="00BF3246">
        <w:t xml:space="preserve"> to reduce </w:t>
      </w:r>
      <w:r w:rsidR="00556370">
        <w:t>confounders</w:t>
      </w:r>
      <w:r w:rsidR="00113307">
        <w:t>,</w:t>
      </w:r>
      <w:r w:rsidR="00494F3E">
        <w:t xml:space="preserve"> after which the study showed improved survival </w:t>
      </w:r>
      <w:r w:rsidR="00556370">
        <w:t>and</w:t>
      </w:r>
      <w:r w:rsidR="00494F3E">
        <w:t xml:space="preserve"> </w:t>
      </w:r>
      <w:r w:rsidR="00556370">
        <w:t>reduced</w:t>
      </w:r>
      <w:r w:rsidR="00494F3E">
        <w:t xml:space="preserve"> bleeding risk associated with LAAC</w:t>
      </w:r>
      <w:r w:rsidR="00A527DD">
        <w:t>.  Nonfatal strokes were similar in both groups.</w:t>
      </w:r>
      <w:r w:rsidR="00F956F1">
        <w:t xml:space="preserve"> The very large study reported by </w:t>
      </w:r>
      <w:r w:rsidR="002D51CD">
        <w:t>Jamal, et al.</w:t>
      </w:r>
      <w:r w:rsidR="00A10AFB">
        <w:t>,</w:t>
      </w:r>
      <w:r w:rsidR="002D51CD">
        <w:t xml:space="preserve"> which </w:t>
      </w:r>
      <w:r w:rsidR="00CE138C">
        <w:t>compared</w:t>
      </w:r>
      <w:r w:rsidR="00EC634F">
        <w:t xml:space="preserve"> </w:t>
      </w:r>
      <w:r w:rsidR="00D63C15">
        <w:t xml:space="preserve">2016 - 2017 </w:t>
      </w:r>
      <w:r w:rsidR="00EC634F">
        <w:t>hospitalizations</w:t>
      </w:r>
      <w:r w:rsidR="002D51CD">
        <w:t xml:space="preserve"> </w:t>
      </w:r>
      <w:r w:rsidR="00D63C15">
        <w:t>i</w:t>
      </w:r>
      <w:r w:rsidR="00AA0D98">
        <w:t xml:space="preserve">n 16,505 </w:t>
      </w:r>
      <w:r w:rsidR="000A4E97">
        <w:t>patients</w:t>
      </w:r>
      <w:r w:rsidR="00EC634F">
        <w:t xml:space="preserve"> receiving an LAAC device</w:t>
      </w:r>
      <w:r w:rsidR="00724074">
        <w:t>,</w:t>
      </w:r>
      <w:r w:rsidR="00A10AFB">
        <w:t xml:space="preserve"> </w:t>
      </w:r>
      <w:r w:rsidR="00200C16">
        <w:t xml:space="preserve">of which </w:t>
      </w:r>
      <w:r w:rsidR="004777C3">
        <w:t>3</w:t>
      </w:r>
      <w:r w:rsidR="00B131DA">
        <w:t>,</w:t>
      </w:r>
      <w:r w:rsidR="004777C3">
        <w:t xml:space="preserve">245 had </w:t>
      </w:r>
      <w:r w:rsidR="004D6611">
        <w:t>chronic kidney disease</w:t>
      </w:r>
      <w:r w:rsidR="004777C3">
        <w:t xml:space="preserve"> and ESRD</w:t>
      </w:r>
      <w:r w:rsidR="00A10AFB">
        <w:t>,</w:t>
      </w:r>
      <w:r w:rsidR="005A0FD2">
        <w:t xml:space="preserve"> </w:t>
      </w:r>
      <w:r w:rsidR="00770071">
        <w:t>demonstrated that</w:t>
      </w:r>
      <w:r w:rsidR="00B23FF4">
        <w:t xml:space="preserve"> </w:t>
      </w:r>
      <w:r w:rsidR="00CD48A7">
        <w:t>procedure-related</w:t>
      </w:r>
      <w:r w:rsidR="00B23FF4">
        <w:t xml:space="preserve"> </w:t>
      </w:r>
      <w:r w:rsidR="00724074">
        <w:t>complications</w:t>
      </w:r>
      <w:r w:rsidR="00770071">
        <w:t xml:space="preserve"> and </w:t>
      </w:r>
      <w:r w:rsidR="00B23FF4">
        <w:t>in-</w:t>
      </w:r>
      <w:r w:rsidR="00724074">
        <w:t>hospital</w:t>
      </w:r>
      <w:r w:rsidR="00B23FF4">
        <w:t xml:space="preserve"> </w:t>
      </w:r>
      <w:r w:rsidR="00B131DA">
        <w:t>mortality</w:t>
      </w:r>
      <w:r w:rsidR="00B23FF4">
        <w:t xml:space="preserve"> </w:t>
      </w:r>
      <w:r w:rsidR="00770071">
        <w:t>were</w:t>
      </w:r>
      <w:r w:rsidR="00B23FF4">
        <w:t xml:space="preserve"> </w:t>
      </w:r>
      <w:r w:rsidR="004777C3">
        <w:t xml:space="preserve">no different </w:t>
      </w:r>
      <w:r w:rsidR="00724074">
        <w:t>in th</w:t>
      </w:r>
      <w:r w:rsidR="00A73BCB">
        <w:t>ose with and without</w:t>
      </w:r>
      <w:r w:rsidR="00724074">
        <w:t xml:space="preserve"> </w:t>
      </w:r>
      <w:r w:rsidR="00CD48A7">
        <w:t>kidney disease</w:t>
      </w:r>
      <w:r w:rsidR="00724074">
        <w:t>.</w:t>
      </w:r>
      <w:r w:rsidR="00A8025B">
        <w:t xml:space="preserve"> </w:t>
      </w:r>
    </w:p>
    <w:p w14:paraId="2C4ECF47" w14:textId="301D1AD2" w:rsidR="007F0DDC" w:rsidRDefault="00A8025B" w:rsidP="00377285">
      <w:r>
        <w:t>In this issue</w:t>
      </w:r>
      <w:r w:rsidR="004F0D14">
        <w:t>,</w:t>
      </w:r>
      <w:r>
        <w:t xml:space="preserve"> </w:t>
      </w:r>
      <w:r w:rsidR="00D41B59" w:rsidRPr="00EC2D1A">
        <w:t xml:space="preserve">Rodriguez-Riascos </w:t>
      </w:r>
      <w:r w:rsidR="00E34A56">
        <w:t>and colleagues present a meta</w:t>
      </w:r>
      <w:r w:rsidR="005F16C8">
        <w:t>-a</w:t>
      </w:r>
      <w:r w:rsidR="00E34A56">
        <w:t>nalysis, which include</w:t>
      </w:r>
      <w:r w:rsidR="004F0D14">
        <w:t>s</w:t>
      </w:r>
      <w:r w:rsidR="00E34A56">
        <w:t xml:space="preserve"> </w:t>
      </w:r>
      <w:r w:rsidR="004F0D14" w:rsidRPr="00EF17EB">
        <w:t>24,127 patients, including 1,047 with</w:t>
      </w:r>
      <w:r w:rsidR="004F0D14">
        <w:t xml:space="preserve"> </w:t>
      </w:r>
      <w:r w:rsidR="004F0D14" w:rsidRPr="00EF17EB">
        <w:t>ESRD</w:t>
      </w:r>
      <w:r w:rsidR="00CC5012">
        <w:fldChar w:fldCharType="begin">
          <w:fldData xml:space="preserve">PEVuZE5vdGU+PENpdGU+PEF1dGhvcj5Sb2RyaWd1ZXotUmlhc2NvczwvQXV0aG9yPjxZZWFyPjIw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</w:fldData>
        </w:fldChar>
      </w:r>
      <w:r w:rsidR="00CC5012">
        <w:instrText xml:space="preserve"> ADDIN EN.CITE </w:instrText>
      </w:r>
      <w:r w:rsidR="00CC5012">
        <w:fldChar w:fldCharType="begin">
          <w:fldData xml:space="preserve">PEVuZE5vdGU+PENpdGU+PEF1dGhvcj5Sb2RyaWd1ZXotUmlhc2NvczwvQXV0aG9yPjxZZWFyPjIw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</w:fldData>
        </w:fldChar>
      </w:r>
      <w:r w:rsidR="00CC5012">
        <w:instrText xml:space="preserve"> ADDIN EN.CITE.DATA </w:instrText>
      </w:r>
      <w:r w:rsidR="00CC5012">
        <w:fldChar w:fldCharType="end"/>
      </w:r>
      <w:r w:rsidR="00CC5012">
        <w:fldChar w:fldCharType="separate"/>
      </w:r>
      <w:r w:rsidR="00CC5012">
        <w:rPr>
          <w:noProof/>
        </w:rPr>
        <w:t>(16)</w:t>
      </w:r>
      <w:r w:rsidR="00CC5012">
        <w:fldChar w:fldCharType="end"/>
      </w:r>
      <w:r w:rsidR="00845078">
        <w:t>.</w:t>
      </w:r>
      <w:r w:rsidR="004F0D14">
        <w:t xml:space="preserve">  It explored th</w:t>
      </w:r>
      <w:r w:rsidR="005F16C8">
        <w:t>e</w:t>
      </w:r>
      <w:r w:rsidR="004F0D14">
        <w:t xml:space="preserve"> </w:t>
      </w:r>
      <w:r w:rsidR="005F16C8">
        <w:t>value of LAAC in patients with and without ESRD</w:t>
      </w:r>
      <w:r w:rsidR="0065737D">
        <w:t xml:space="preserve">.  </w:t>
      </w:r>
      <w:r w:rsidR="00011108">
        <w:t>Unlike</w:t>
      </w:r>
      <w:r w:rsidR="0065737D">
        <w:t xml:space="preserve"> some previous studies</w:t>
      </w:r>
      <w:r w:rsidR="00FA27A2">
        <w:t>,</w:t>
      </w:r>
      <w:r w:rsidR="0065737D">
        <w:t xml:space="preserve"> </w:t>
      </w:r>
      <w:r w:rsidR="00011108">
        <w:t>th</w:t>
      </w:r>
      <w:r w:rsidR="005F16C8">
        <w:t xml:space="preserve">e </w:t>
      </w:r>
      <w:r w:rsidR="00011108">
        <w:t xml:space="preserve">results showed </w:t>
      </w:r>
      <w:r w:rsidR="005F16C8">
        <w:t>tha</w:t>
      </w:r>
      <w:r w:rsidR="0065737D">
        <w:t>t p</w:t>
      </w:r>
      <w:r w:rsidR="004F0D14" w:rsidRPr="00EF17EB">
        <w:t xml:space="preserve">rocedural complications were </w:t>
      </w:r>
      <w:r w:rsidR="00011108">
        <w:t xml:space="preserve">twice as </w:t>
      </w:r>
      <w:r w:rsidR="004F0D14" w:rsidRPr="00EF17EB">
        <w:t>common in patients with</w:t>
      </w:r>
      <w:r w:rsidR="004F0D14">
        <w:t xml:space="preserve"> </w:t>
      </w:r>
      <w:r w:rsidR="004F0D14" w:rsidRPr="00EF17EB">
        <w:t>ESRD</w:t>
      </w:r>
      <w:r w:rsidR="00011108">
        <w:t xml:space="preserve">. </w:t>
      </w:r>
      <w:r w:rsidR="00A834E9">
        <w:t xml:space="preserve"> Although t</w:t>
      </w:r>
      <w:r w:rsidR="004F0D14" w:rsidRPr="00EF17EB">
        <w:t>here was no</w:t>
      </w:r>
      <w:r w:rsidR="00A834E9">
        <w:t xml:space="preserve"> </w:t>
      </w:r>
      <w:r w:rsidR="004F0D14" w:rsidRPr="00EF17EB">
        <w:t>significant difference in thromboemboli</w:t>
      </w:r>
      <w:r w:rsidR="00A834E9">
        <w:t>sm</w:t>
      </w:r>
      <w:r w:rsidR="004F0D14" w:rsidRPr="00EF17EB">
        <w:t xml:space="preserve"> rates during follow-up between the</w:t>
      </w:r>
      <w:r w:rsidR="00A834E9">
        <w:t xml:space="preserve"> </w:t>
      </w:r>
      <w:r w:rsidR="004F0D14" w:rsidRPr="00EF17EB">
        <w:t>groups</w:t>
      </w:r>
      <w:r w:rsidR="00A96660">
        <w:t>,</w:t>
      </w:r>
      <w:r w:rsidR="004F0D14" w:rsidRPr="00EF17EB">
        <w:t xml:space="preserve"> </w:t>
      </w:r>
      <w:r w:rsidR="006E7750">
        <w:t>not surprisingly</w:t>
      </w:r>
      <w:r w:rsidR="007F0DDC">
        <w:t xml:space="preserve">, </w:t>
      </w:r>
      <w:r w:rsidR="00A96660">
        <w:t xml:space="preserve">the </w:t>
      </w:r>
      <w:r w:rsidR="00A96660" w:rsidRPr="00EF17EB">
        <w:t xml:space="preserve">incidence </w:t>
      </w:r>
      <w:r w:rsidR="00A96660">
        <w:t xml:space="preserve">of </w:t>
      </w:r>
      <w:r w:rsidR="004F0D14" w:rsidRPr="00EF17EB">
        <w:t>major bleeding was higher among patients</w:t>
      </w:r>
      <w:r w:rsidR="004F0D14">
        <w:t xml:space="preserve"> </w:t>
      </w:r>
      <w:r w:rsidR="004F0D14" w:rsidRPr="00EF17EB">
        <w:t>with ESRD</w:t>
      </w:r>
      <w:r w:rsidR="00A834E9">
        <w:t>.</w:t>
      </w:r>
      <w:r w:rsidR="00BF7EE4">
        <w:t xml:space="preserve"> </w:t>
      </w:r>
      <w:r w:rsidR="008E7F82">
        <w:t xml:space="preserve">Major </w:t>
      </w:r>
      <w:r w:rsidR="007F0DDC">
        <w:t xml:space="preserve">implant </w:t>
      </w:r>
      <w:r w:rsidR="00214A21">
        <w:t>complications</w:t>
      </w:r>
      <w:r w:rsidR="007F0DDC">
        <w:t>,</w:t>
      </w:r>
      <w:r w:rsidR="008E7F82">
        <w:t xml:space="preserve"> such as </w:t>
      </w:r>
      <w:r w:rsidR="00214A21">
        <w:t>peri-device</w:t>
      </w:r>
      <w:r w:rsidR="0009317F">
        <w:t xml:space="preserve"> leak</w:t>
      </w:r>
      <w:r w:rsidR="008E7F82">
        <w:t xml:space="preserve"> and device</w:t>
      </w:r>
      <w:r w:rsidR="0009317F">
        <w:t>-</w:t>
      </w:r>
      <w:r w:rsidR="008E7F82">
        <w:t>related thromb</w:t>
      </w:r>
      <w:r w:rsidR="00214A21">
        <w:t>us,</w:t>
      </w:r>
      <w:r w:rsidR="0009317F">
        <w:t xml:space="preserve"> </w:t>
      </w:r>
      <w:r w:rsidR="00214A21">
        <w:t>were</w:t>
      </w:r>
      <w:r w:rsidR="008E7F82">
        <w:t xml:space="preserve"> no </w:t>
      </w:r>
      <w:r w:rsidR="001C1BE0">
        <w:t>greater in those with ESRD.</w:t>
      </w:r>
      <w:r w:rsidR="008E7F82">
        <w:t xml:space="preserve"> </w:t>
      </w:r>
    </w:p>
    <w:p w14:paraId="6165376B" w14:textId="3D7CE186" w:rsidR="006E202B" w:rsidRDefault="00377285" w:rsidP="00377285">
      <w:r>
        <w:t xml:space="preserve">Against this background, </w:t>
      </w:r>
      <w:r w:rsidR="00165D17">
        <w:t>how sho</w:t>
      </w:r>
      <w:r w:rsidR="00A96660">
        <w:t>u</w:t>
      </w:r>
      <w:r w:rsidR="006755A2">
        <w:t>l</w:t>
      </w:r>
      <w:r w:rsidR="00165D17">
        <w:t xml:space="preserve">d we approach </w:t>
      </w:r>
      <w:r w:rsidR="00A96660">
        <w:t>thromboprophylaxis</w:t>
      </w:r>
      <w:r w:rsidR="00165D17">
        <w:t xml:space="preserve"> in </w:t>
      </w:r>
      <w:r w:rsidR="006755A2">
        <w:t>patients</w:t>
      </w:r>
      <w:r w:rsidR="00504091">
        <w:t xml:space="preserve"> with E</w:t>
      </w:r>
      <w:r w:rsidR="00A32771">
        <w:t>SRD</w:t>
      </w:r>
      <w:r w:rsidR="00504091">
        <w:t>?</w:t>
      </w:r>
      <w:r w:rsidR="007F0DDC">
        <w:t xml:space="preserve"> </w:t>
      </w:r>
      <w:r w:rsidR="00124569">
        <w:t>T</w:t>
      </w:r>
      <w:r w:rsidR="00504091">
        <w:t>here</w:t>
      </w:r>
      <w:r w:rsidR="006755A2">
        <w:t xml:space="preserve"> is clearly more intrinsic </w:t>
      </w:r>
      <w:r w:rsidR="000E4AF9">
        <w:t>disease-based</w:t>
      </w:r>
      <w:r w:rsidR="00504091">
        <w:t xml:space="preserve"> thromboembolic</w:t>
      </w:r>
      <w:r w:rsidR="006755A2">
        <w:t xml:space="preserve"> and bleeding hazard in </w:t>
      </w:r>
      <w:r w:rsidR="00F22184">
        <w:t>E</w:t>
      </w:r>
      <w:r w:rsidR="00A32771">
        <w:t>SRD</w:t>
      </w:r>
      <w:r w:rsidR="00F22184">
        <w:t xml:space="preserve"> patien</w:t>
      </w:r>
      <w:r w:rsidR="000433D6">
        <w:t>t</w:t>
      </w:r>
      <w:r w:rsidR="00F22184">
        <w:t>s</w:t>
      </w:r>
      <w:r w:rsidR="002D05C8">
        <w:t>,</w:t>
      </w:r>
      <w:r w:rsidR="00504091">
        <w:t xml:space="preserve"> </w:t>
      </w:r>
      <w:r w:rsidR="00937D4E">
        <w:t xml:space="preserve">but this difference </w:t>
      </w:r>
      <w:r w:rsidR="00435A29">
        <w:t>may</w:t>
      </w:r>
      <w:r w:rsidR="00937D4E">
        <w:t xml:space="preserve"> no longer apparent after</w:t>
      </w:r>
      <w:r w:rsidR="00F22184">
        <w:t xml:space="preserve"> </w:t>
      </w:r>
      <w:r w:rsidR="006755A2">
        <w:t>LA</w:t>
      </w:r>
      <w:r w:rsidR="000E4AF9">
        <w:t>AC</w:t>
      </w:r>
      <w:r w:rsidR="006755A2">
        <w:t xml:space="preserve"> </w:t>
      </w:r>
      <w:r w:rsidR="000E4AF9">
        <w:t>implant</w:t>
      </w:r>
      <w:r w:rsidR="00937D4E">
        <w:t xml:space="preserve">. Some </w:t>
      </w:r>
      <w:r w:rsidR="00CF4700">
        <w:t>long-term</w:t>
      </w:r>
      <w:r w:rsidR="00937D4E">
        <w:t xml:space="preserve"> complications, such as major bleeding,</w:t>
      </w:r>
      <w:r w:rsidR="00F22184">
        <w:t xml:space="preserve"> </w:t>
      </w:r>
      <w:r w:rsidR="004C4589">
        <w:t>are</w:t>
      </w:r>
      <w:r w:rsidR="000433D6">
        <w:t xml:space="preserve"> greater in </w:t>
      </w:r>
      <w:r w:rsidR="000E4AF9">
        <w:t>those</w:t>
      </w:r>
      <w:r w:rsidR="006755A2">
        <w:t xml:space="preserve"> with </w:t>
      </w:r>
      <w:r w:rsidR="00CF4700">
        <w:t>than in those</w:t>
      </w:r>
      <w:r w:rsidR="006755A2">
        <w:t xml:space="preserve"> without serious </w:t>
      </w:r>
      <w:r w:rsidR="006755A2">
        <w:lastRenderedPageBreak/>
        <w:t>kidney disease</w:t>
      </w:r>
      <w:r w:rsidR="006E202B">
        <w:t>, but LAAC</w:t>
      </w:r>
      <w:r w:rsidR="00504091">
        <w:t xml:space="preserve"> is </w:t>
      </w:r>
      <w:r w:rsidR="000E4AF9">
        <w:t>a relatively</w:t>
      </w:r>
      <w:r w:rsidR="00504091">
        <w:t xml:space="preserve"> safe procedure</w:t>
      </w:r>
      <w:r w:rsidR="004C4589">
        <w:t xml:space="preserve"> </w:t>
      </w:r>
      <w:r w:rsidR="00A67BE7">
        <w:t xml:space="preserve">even </w:t>
      </w:r>
      <w:r w:rsidR="004C4589">
        <w:t xml:space="preserve">in </w:t>
      </w:r>
      <w:r w:rsidR="00A67BE7">
        <w:t>patients with ESRD</w:t>
      </w:r>
      <w:r w:rsidR="00CC5012">
        <w:fldChar w:fldCharType="begin">
          <w:fldData xml:space="preserve">PEVuZE5vdGU+PENpdGU+PEF1dGhvcj5EaGFyPC9BdXRob3I+PFllYXI+MjAyNTwvWWVhcj48UmVj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</w:fldData>
        </w:fldChar>
      </w:r>
      <w:r w:rsidR="00CC5012">
        <w:instrText xml:space="preserve"> ADDIN EN.CITE </w:instrText>
      </w:r>
      <w:r w:rsidR="00CC5012">
        <w:fldChar w:fldCharType="begin">
          <w:fldData xml:space="preserve">PEVuZE5vdGU+PENpdGU+PEF1dGhvcj5EaGFyPC9BdXRob3I+PFllYXI+MjAyNTwvWWVhcj48UmVj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</w:fldData>
        </w:fldChar>
      </w:r>
      <w:r w:rsidR="00CC5012">
        <w:instrText xml:space="preserve"> ADDIN EN.CITE.DATA </w:instrText>
      </w:r>
      <w:r w:rsidR="00CC5012">
        <w:fldChar w:fldCharType="end"/>
      </w:r>
      <w:r w:rsidR="00CC5012">
        <w:fldChar w:fldCharType="separate"/>
      </w:r>
      <w:r w:rsidR="00CC5012">
        <w:rPr>
          <w:noProof/>
        </w:rPr>
        <w:t>(15)</w:t>
      </w:r>
      <w:r w:rsidR="00CC5012">
        <w:fldChar w:fldCharType="end"/>
      </w:r>
      <w:r w:rsidR="00055F14">
        <w:t xml:space="preserve">.  </w:t>
      </w:r>
      <w:r w:rsidR="007A519F">
        <w:t>Overall</w:t>
      </w:r>
      <w:r w:rsidR="00EF163A">
        <w:t>,</w:t>
      </w:r>
      <w:r w:rsidR="00D04D0B">
        <w:t xml:space="preserve"> there </w:t>
      </w:r>
      <w:r w:rsidR="00FE5A94">
        <w:t>is</w:t>
      </w:r>
      <w:r w:rsidR="00D04D0B">
        <w:t xml:space="preserve"> no serious drawback to LAAC in </w:t>
      </w:r>
      <w:r w:rsidR="00EF163A">
        <w:t>E</w:t>
      </w:r>
      <w:r w:rsidR="00A32771">
        <w:t>SRD</w:t>
      </w:r>
      <w:r w:rsidR="00EF163A">
        <w:t xml:space="preserve"> patients. When </w:t>
      </w:r>
      <w:r w:rsidR="00206044">
        <w:t>OAC</w:t>
      </w:r>
      <w:r w:rsidR="00EF163A">
        <w:t xml:space="preserve"> </w:t>
      </w:r>
      <w:r w:rsidR="00F137B6">
        <w:t xml:space="preserve">appears unwarranted </w:t>
      </w:r>
      <w:r w:rsidR="007A519F">
        <w:t>or unsafe</w:t>
      </w:r>
      <w:r w:rsidR="00BB18B1">
        <w:t>,</w:t>
      </w:r>
      <w:r w:rsidR="007A519F">
        <w:t xml:space="preserve"> </w:t>
      </w:r>
      <w:r w:rsidR="00F137B6">
        <w:t xml:space="preserve">LAAC therapy is a clear </w:t>
      </w:r>
      <w:r w:rsidR="007A519F">
        <w:t xml:space="preserve">therapeutic </w:t>
      </w:r>
      <w:r w:rsidR="00F137B6">
        <w:t>option</w:t>
      </w:r>
      <w:r w:rsidR="007A519F">
        <w:t xml:space="preserve">.  </w:t>
      </w:r>
      <w:r w:rsidR="00BC5C07">
        <w:t xml:space="preserve">At present, professional society guidelines do not identify these patients specifically as </w:t>
      </w:r>
      <w:r w:rsidR="00BB18B1">
        <w:t>candidates</w:t>
      </w:r>
      <w:r w:rsidR="00BC5C07">
        <w:t xml:space="preserve"> for LAAC therapy, but </w:t>
      </w:r>
      <w:r w:rsidR="00BB18B1">
        <w:t>the general wor</w:t>
      </w:r>
      <w:r w:rsidR="00E6150A">
        <w:t>d</w:t>
      </w:r>
      <w:r w:rsidR="00BB18B1">
        <w:t xml:space="preserve">ing of </w:t>
      </w:r>
      <w:r w:rsidR="00E6150A">
        <w:t xml:space="preserve">recommendations </w:t>
      </w:r>
      <w:r w:rsidR="005C614C">
        <w:t>(</w:t>
      </w:r>
      <w:r w:rsidR="00424DE3">
        <w:t>LAAC“</w:t>
      </w:r>
      <w:r w:rsidR="00473879">
        <w:t xml:space="preserve">… </w:t>
      </w:r>
      <w:r w:rsidR="00424DE3">
        <w:t xml:space="preserve">may </w:t>
      </w:r>
      <w:r w:rsidR="00F52929">
        <w:t>b</w:t>
      </w:r>
      <w:r w:rsidR="00424DE3">
        <w:t>e consider</w:t>
      </w:r>
      <w:r w:rsidR="00F52929">
        <w:t xml:space="preserve">ed in </w:t>
      </w:r>
      <w:r w:rsidR="00364878">
        <w:t>patients</w:t>
      </w:r>
      <w:r w:rsidR="00F52929">
        <w:t xml:space="preserve"> with AF and contraindications for </w:t>
      </w:r>
      <w:r w:rsidR="00364878">
        <w:t>long-term</w:t>
      </w:r>
      <w:r w:rsidR="00F52929">
        <w:t xml:space="preserve"> anti</w:t>
      </w:r>
      <w:r w:rsidR="0024490D">
        <w:t>c</w:t>
      </w:r>
      <w:r w:rsidR="00F52929">
        <w:t>oagu</w:t>
      </w:r>
      <w:r w:rsidR="0024490D">
        <w:t>l</w:t>
      </w:r>
      <w:r w:rsidR="00F52929">
        <w:t>ati</w:t>
      </w:r>
      <w:r w:rsidR="0024490D">
        <w:t>on …</w:t>
      </w:r>
      <w:r w:rsidR="00F52929">
        <w:t xml:space="preserve">” </w:t>
      </w:r>
      <w:r w:rsidR="0024490D">
        <w:t xml:space="preserve">European </w:t>
      </w:r>
      <w:r w:rsidR="00F52929">
        <w:t xml:space="preserve">Society of Cardiology </w:t>
      </w:r>
      <w:r w:rsidR="0024490D">
        <w:t>2024</w:t>
      </w:r>
      <w:r w:rsidR="00CC5012">
        <w:fldChar w:fldCharType="begin">
          <w:fldData xml:space="preserve">PEVuZE5vdGU+PENpdGU+PEF1dGhvcj5WYW4gR2VsZGVyPC9BdXRob3I+PFllYXI+MjAyNDwvWWVh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</w:fldData>
        </w:fldChar>
      </w:r>
      <w:r w:rsidR="00CC5012">
        <w:instrText xml:space="preserve"> ADDIN EN.CITE </w:instrText>
      </w:r>
      <w:r w:rsidR="00CC5012">
        <w:fldChar w:fldCharType="begin">
          <w:fldData xml:space="preserve">PEVuZE5vdGU+PENpdGU+PEF1dGhvcj5WYW4gR2VsZGVyPC9BdXRob3I+PFllYXI+MjAyNDwvWWVh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</w:fldData>
        </w:fldChar>
      </w:r>
      <w:r w:rsidR="00CC5012">
        <w:instrText xml:space="preserve"> ADDIN EN.CITE.DATA </w:instrText>
      </w:r>
      <w:r w:rsidR="00CC5012">
        <w:fldChar w:fldCharType="end"/>
      </w:r>
      <w:r w:rsidR="00CC5012">
        <w:fldChar w:fldCharType="separate"/>
      </w:r>
      <w:r w:rsidR="00CC5012">
        <w:rPr>
          <w:noProof/>
        </w:rPr>
        <w:t>(17)</w:t>
      </w:r>
      <w:r w:rsidR="00CC5012">
        <w:fldChar w:fldCharType="end"/>
      </w:r>
      <w:r w:rsidR="0099204E">
        <w:t xml:space="preserve"> </w:t>
      </w:r>
      <w:r w:rsidR="00F52929">
        <w:t xml:space="preserve">or </w:t>
      </w:r>
      <w:r w:rsidR="0099204E">
        <w:t>“</w:t>
      </w:r>
      <w:r w:rsidR="00364878">
        <w:t>In patie</w:t>
      </w:r>
      <w:r w:rsidR="0099204E">
        <w:t>nts</w:t>
      </w:r>
      <w:r w:rsidR="00364878">
        <w:t xml:space="preserve"> with moderate</w:t>
      </w:r>
      <w:r w:rsidR="0099204E">
        <w:t xml:space="preserve"> to</w:t>
      </w:r>
      <w:r w:rsidR="00364878">
        <w:t xml:space="preserve"> high risk of stroke and a </w:t>
      </w:r>
      <w:r w:rsidR="00E65AF6">
        <w:t>contraindication to long-term anticoagulation …</w:t>
      </w:r>
      <w:r w:rsidR="000929C8">
        <w:t>”</w:t>
      </w:r>
      <w:r w:rsidR="00E65AF6">
        <w:t xml:space="preserve"> LAAC </w:t>
      </w:r>
      <w:r w:rsidR="000929C8">
        <w:t>…”</w:t>
      </w:r>
      <w:r w:rsidR="007650DD">
        <w:t xml:space="preserve"> </w:t>
      </w:r>
      <w:r w:rsidR="00E65AF6">
        <w:t>is reasonable” A</w:t>
      </w:r>
      <w:r w:rsidR="00CE35FF">
        <w:t>CC/AHA/</w:t>
      </w:r>
      <w:r w:rsidR="003855B4">
        <w:t>ACCP/HRS)</w:t>
      </w:r>
      <w:r w:rsidR="00CC5012">
        <w:fldChar w:fldCharType="begin">
          <w:fldData xml:space="preserve">PEVuZE5vdGU+PENpdGU+PEF1dGhvcj5Xcml0aW5nIENvbW1pdHRlZTwvQXV0aG9yPjxZZWFyPjIw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</w:fldData>
        </w:fldChar>
      </w:r>
      <w:r w:rsidR="00CC5012">
        <w:instrText xml:space="preserve"> ADDIN EN.CITE </w:instrText>
      </w:r>
      <w:r w:rsidR="00CC5012">
        <w:fldChar w:fldCharType="begin">
          <w:fldData xml:space="preserve">PEVuZE5vdGU+PENpdGU+PEF1dGhvcj5Xcml0aW5nIENvbW1pdHRlZTwvQXV0aG9yPjxZZWFyPjIw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</w:fldData>
        </w:fldChar>
      </w:r>
      <w:r w:rsidR="00CC5012">
        <w:instrText xml:space="preserve"> ADDIN EN.CITE.DATA </w:instrText>
      </w:r>
      <w:r w:rsidR="00CC5012">
        <w:fldChar w:fldCharType="end"/>
      </w:r>
      <w:r w:rsidR="00CC5012">
        <w:fldChar w:fldCharType="separate"/>
      </w:r>
      <w:r w:rsidR="00CC5012">
        <w:rPr>
          <w:noProof/>
        </w:rPr>
        <w:t>(18)</w:t>
      </w:r>
      <w:r w:rsidR="00CC5012">
        <w:fldChar w:fldCharType="end"/>
      </w:r>
      <w:r w:rsidR="003855B4">
        <w:t>,</w:t>
      </w:r>
      <w:r w:rsidR="00E6150A">
        <w:t xml:space="preserve"> give</w:t>
      </w:r>
      <w:r w:rsidR="008A548F">
        <w:t>s limited recognition to this option.</w:t>
      </w:r>
    </w:p>
    <w:p w14:paraId="7CFF7285" w14:textId="446DEE31" w:rsidR="00285618" w:rsidRDefault="00285618" w:rsidP="00752DA7">
      <w:pPr>
        <w:tabs>
          <w:tab w:val="num" w:pos="720"/>
        </w:tabs>
        <w:spacing w:line="276" w:lineRule="auto"/>
      </w:pPr>
      <w:r>
        <w:t>We await with great interest the large studies of LAAC versus DOAC therapy in high stroke risk patients with AF</w:t>
      </w:r>
      <w:r w:rsidR="0025018B">
        <w:t xml:space="preserve">, but it is doubtful </w:t>
      </w:r>
      <w:r w:rsidR="003773DB">
        <w:t>that</w:t>
      </w:r>
      <w:r w:rsidR="0025018B">
        <w:t xml:space="preserve"> </w:t>
      </w:r>
      <w:r w:rsidR="003773DB">
        <w:t>many, if any, patients with ESRD will be recruited into these studies, although they are not specifically excluded.</w:t>
      </w:r>
      <w:r>
        <w:t xml:space="preserve"> </w:t>
      </w:r>
      <w:r w:rsidR="003773DB">
        <w:t>S</w:t>
      </w:r>
      <w:r>
        <w:t>maller studies that investigate groups at particular or unknown risk from anticoagulant therapy, amongst which are patients with end-stage renal disease</w:t>
      </w:r>
      <w:r w:rsidR="00E46B0E">
        <w:t>, may provide more definitive data</w:t>
      </w:r>
      <w:r>
        <w:t xml:space="preserve">. </w:t>
      </w:r>
      <w:r w:rsidR="00B91A4A">
        <w:t>COMPARE-LAAO (</w:t>
      </w:r>
      <w:r w:rsidR="00B91A4A" w:rsidRPr="00F750A9">
        <w:t>NCT04676880</w:t>
      </w:r>
      <w:r w:rsidR="00B91A4A">
        <w:t xml:space="preserve">) has recruited patients with documented AF and a </w:t>
      </w:r>
      <w:r w:rsidR="00B91A4A" w:rsidRPr="0072726F">
        <w:t>CHA</w:t>
      </w:r>
      <w:r w:rsidR="00B91A4A" w:rsidRPr="0032167F">
        <w:rPr>
          <w:sz w:val="18"/>
          <w:szCs w:val="18"/>
        </w:rPr>
        <w:t>2</w:t>
      </w:r>
      <w:r w:rsidR="00B91A4A" w:rsidRPr="0072726F">
        <w:t>DS</w:t>
      </w:r>
      <w:r w:rsidR="00B91A4A" w:rsidRPr="0032167F">
        <w:rPr>
          <w:sz w:val="18"/>
          <w:szCs w:val="18"/>
        </w:rPr>
        <w:t>2</w:t>
      </w:r>
      <w:r w:rsidR="00B91A4A" w:rsidRPr="0072726F">
        <w:t>-VASc risk score ≥2</w:t>
      </w:r>
      <w:r w:rsidR="00B91A4A">
        <w:t xml:space="preserve"> who are unsuitable for long-term OAC</w:t>
      </w:r>
      <w:r w:rsidR="00CC5012">
        <w:fldChar w:fldCharType="begin">
          <w:fldData xml:space="preserve">PEVuZE5vdGU+PENpdGU+PEF1dGhvcj5IdWlqYm9vbTwvQXV0aG9yPjxZZWFyPjIwMjI8L1llYXI+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</w:fldData>
        </w:fldChar>
      </w:r>
      <w:r w:rsidR="00CC5012">
        <w:instrText xml:space="preserve"> ADDIN EN.CITE </w:instrText>
      </w:r>
      <w:r w:rsidR="00CC5012">
        <w:fldChar w:fldCharType="begin">
          <w:fldData xml:space="preserve">PEVuZE5vdGU+PENpdGU+PEF1dGhvcj5IdWlqYm9vbTwvQXV0aG9yPjxZZWFyPjIwMjI8L1llYXI+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</w:fldData>
        </w:fldChar>
      </w:r>
      <w:r w:rsidR="00CC5012">
        <w:instrText xml:space="preserve"> ADDIN EN.CITE.DATA </w:instrText>
      </w:r>
      <w:r w:rsidR="00CC5012">
        <w:fldChar w:fldCharType="end"/>
      </w:r>
      <w:r w:rsidR="00CC5012">
        <w:fldChar w:fldCharType="separate"/>
      </w:r>
      <w:r w:rsidR="00CC5012">
        <w:rPr>
          <w:noProof/>
        </w:rPr>
        <w:t>(19)</w:t>
      </w:r>
      <w:r w:rsidR="00CC5012">
        <w:fldChar w:fldCharType="end"/>
      </w:r>
      <w:r w:rsidR="00B91A4A">
        <w:t xml:space="preserve">. Patients with severe renal disease are not specifically </w:t>
      </w:r>
      <w:r w:rsidR="0080665D">
        <w:t>excluded from</w:t>
      </w:r>
      <w:r w:rsidR="00B91A4A">
        <w:t xml:space="preserve"> this trial, which will randomise LAAC versus OAC (2:1), and the primary endpoint will be the </w:t>
      </w:r>
      <w:r w:rsidR="00B91A4A" w:rsidRPr="00A86302">
        <w:t>time to first occurrence of the composite of stroke, transient isch</w:t>
      </w:r>
      <w:r w:rsidR="00B91A4A">
        <w:t>a</w:t>
      </w:r>
      <w:r w:rsidR="00B91A4A" w:rsidRPr="00A86302">
        <w:t>emic attack, and systemic embolism</w:t>
      </w:r>
      <w:r w:rsidR="00B91A4A">
        <w:t xml:space="preserve">. </w:t>
      </w:r>
      <w:r w:rsidR="0080665D">
        <w:t>CLOSURE-AF (</w:t>
      </w:r>
      <w:r w:rsidR="0080665D" w:rsidRPr="00A1063B">
        <w:t>NCT03463317</w:t>
      </w:r>
      <w:r w:rsidR="0080665D">
        <w:rPr>
          <w:b/>
          <w:bCs/>
        </w:rPr>
        <w:t>)</w:t>
      </w:r>
      <w:r w:rsidR="0080665D">
        <w:t>, which</w:t>
      </w:r>
      <w:r w:rsidR="0080665D" w:rsidRPr="00587A89">
        <w:t xml:space="preserve"> </w:t>
      </w:r>
      <w:r w:rsidR="0080665D">
        <w:t>randomises</w:t>
      </w:r>
      <w:r w:rsidR="0080665D" w:rsidRPr="00587A89">
        <w:t xml:space="preserve"> patients at high risk of bleeding</w:t>
      </w:r>
      <w:r w:rsidR="0080665D">
        <w:t>,</w:t>
      </w:r>
      <w:r w:rsidR="0080665D" w:rsidRPr="00587A89">
        <w:t xml:space="preserve"> </w:t>
      </w:r>
      <w:r w:rsidR="0080665D">
        <w:t>unfortunately does not</w:t>
      </w:r>
      <w:r w:rsidR="0080665D" w:rsidRPr="00587A89">
        <w:t xml:space="preserve"> include patients with ESRD</w:t>
      </w:r>
      <w:r w:rsidR="00CC5012">
        <w:fldChar w:fldCharType="begin">
          <w:fldData xml:space="preserve">PEVuZE5vdGU+PENpdGU+PEF1dGhvcj5MYW5kbWVzc2VyPC9BdXRob3I+PFllYXI+MjAyNTwvWWVh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</w:fldData>
        </w:fldChar>
      </w:r>
      <w:r w:rsidR="00CC5012">
        <w:instrText xml:space="preserve"> ADDIN EN.CITE </w:instrText>
      </w:r>
      <w:r w:rsidR="00CC5012">
        <w:fldChar w:fldCharType="begin">
          <w:fldData xml:space="preserve">PEVuZE5vdGU+PENpdGU+PEF1dGhvcj5MYW5kbWVzc2VyPC9BdXRob3I+PFllYXI+MjAyNTwvWWVh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</w:fldData>
        </w:fldChar>
      </w:r>
      <w:r w:rsidR="00CC5012">
        <w:instrText xml:space="preserve"> ADDIN EN.CITE.DATA </w:instrText>
      </w:r>
      <w:r w:rsidR="00CC5012">
        <w:fldChar w:fldCharType="end"/>
      </w:r>
      <w:r w:rsidR="00CC5012">
        <w:fldChar w:fldCharType="separate"/>
      </w:r>
      <w:r w:rsidR="00CC5012">
        <w:rPr>
          <w:noProof/>
        </w:rPr>
        <w:t>(20)</w:t>
      </w:r>
      <w:r w:rsidR="00CC5012">
        <w:fldChar w:fldCharType="end"/>
      </w:r>
      <w:r w:rsidR="0080665D" w:rsidRPr="00587A89">
        <w:t>.</w:t>
      </w:r>
      <w:r w:rsidR="0080665D">
        <w:t xml:space="preserve">  </w:t>
      </w:r>
      <w:r w:rsidR="00C23D16">
        <w:t>However, t</w:t>
      </w:r>
      <w:r>
        <w:t xml:space="preserve">he </w:t>
      </w:r>
      <w:r w:rsidR="003243D5" w:rsidRPr="003243D5">
        <w:t>Left Atrial Appendage Closure in Patients With Non-valvular Atrial Fibrillation and End-stage Chronic KIDNEY Disease (LAA-KIDNEY)</w:t>
      </w:r>
      <w:r w:rsidR="003243D5">
        <w:t xml:space="preserve"> </w:t>
      </w:r>
      <w:r>
        <w:t>trial</w:t>
      </w:r>
      <w:r w:rsidR="00446D7A">
        <w:t xml:space="preserve"> (</w:t>
      </w:r>
      <w:r w:rsidR="00446D7A" w:rsidRPr="00446D7A">
        <w:t>NCT05204212</w:t>
      </w:r>
      <w:r w:rsidR="00446D7A">
        <w:t>)</w:t>
      </w:r>
      <w:r>
        <w:t xml:space="preserve"> is randomising patients with d</w:t>
      </w:r>
      <w:r w:rsidRPr="0072726F">
        <w:t>ocumented non-valvular atrial fibrillation (paroxysmal, persistent, or permanent)</w:t>
      </w:r>
      <w:r>
        <w:t xml:space="preserve">, a </w:t>
      </w:r>
      <w:r w:rsidRPr="0072726F">
        <w:t>CHA2DS2-VASc risk score ≥2</w:t>
      </w:r>
      <w:r>
        <w:t>, and e</w:t>
      </w:r>
      <w:r w:rsidRPr="0072726F">
        <w:t>nd-stage renal disease</w:t>
      </w:r>
      <w:r>
        <w:t xml:space="preserve"> </w:t>
      </w:r>
      <w:r w:rsidR="00CA2647">
        <w:t>(</w:t>
      </w:r>
      <w:r w:rsidR="00CA2647" w:rsidRPr="00CA2647">
        <w:t>KDOQI stage 5</w:t>
      </w:r>
      <w:r w:rsidR="00B117AE">
        <w:t>,</w:t>
      </w:r>
      <w:r w:rsidR="00CA2647" w:rsidRPr="00CA2647">
        <w:t xml:space="preserve"> (eGFR &lt;15 ml/min/1.73m2</w:t>
      </w:r>
      <w:r w:rsidR="00B16A67">
        <w:t>,</w:t>
      </w:r>
      <w:r w:rsidR="00CA2647" w:rsidRPr="00CA2647">
        <w:t xml:space="preserve"> with or without h</w:t>
      </w:r>
      <w:r w:rsidR="00286651">
        <w:t>a</w:t>
      </w:r>
      <w:r w:rsidR="00CA2647" w:rsidRPr="00CA2647">
        <w:t>emodialysis</w:t>
      </w:r>
      <w:r w:rsidR="00B16A67" w:rsidRPr="00CA2647">
        <w:t>)</w:t>
      </w:r>
      <w:r w:rsidR="00CA2647">
        <w:t xml:space="preserve"> </w:t>
      </w:r>
      <w:r>
        <w:t xml:space="preserve">to </w:t>
      </w:r>
      <w:r w:rsidRPr="00587A89">
        <w:t xml:space="preserve">LAAC or best medical care.  The primary outcome is a </w:t>
      </w:r>
      <w:r w:rsidR="006A074F">
        <w:t xml:space="preserve">net benefit </w:t>
      </w:r>
      <w:r w:rsidRPr="00587A89">
        <w:t xml:space="preserve">composite of time to first stroke, systemic embolus, cardiovascular death, or major bleeding.  </w:t>
      </w:r>
      <w:r w:rsidR="00B16A67">
        <w:t xml:space="preserve">It is not anticipated to report until </w:t>
      </w:r>
      <w:r w:rsidR="00F22F96">
        <w:t xml:space="preserve">2028. </w:t>
      </w:r>
      <w:r w:rsidR="00A93D46">
        <w:t>However, f</w:t>
      </w:r>
      <w:r>
        <w:t xml:space="preserve">or the time being, it seems increasingly probable that LAAC </w:t>
      </w:r>
      <w:r w:rsidR="00132EA4">
        <w:t>may</w:t>
      </w:r>
      <w:r>
        <w:t xml:space="preserve"> be </w:t>
      </w:r>
      <w:r w:rsidR="00132EA4">
        <w:t>assumed to be a reasonable</w:t>
      </w:r>
      <w:r>
        <w:t xml:space="preserve"> option for the management of patients with AF-related stroke risk and renal failure.</w:t>
      </w:r>
    </w:p>
    <w:p w14:paraId="7B82094A" w14:textId="77777777" w:rsidR="00557D24" w:rsidRPr="00557D24" w:rsidRDefault="00D04D0B" w:rsidP="00557D24">
      <w:r>
        <w:t xml:space="preserve"> </w:t>
      </w:r>
      <w:r w:rsidR="00557D24" w:rsidRPr="00557D24">
        <w:rPr>
          <w:b/>
          <w:bCs/>
        </w:rPr>
        <w:t>“Medicine is a science of uncertainty and an art of probability.”</w:t>
      </w:r>
      <w:r w:rsidR="00557D24" w:rsidRPr="00557D24">
        <w:br/>
        <w:t xml:space="preserve">— </w:t>
      </w:r>
      <w:r w:rsidR="00557D24" w:rsidRPr="00557D24">
        <w:rPr>
          <w:i/>
          <w:iCs/>
        </w:rPr>
        <w:t>William Osler</w:t>
      </w:r>
    </w:p>
    <w:p w14:paraId="79DB2E79" w14:textId="77777777" w:rsidR="00332497" w:rsidRDefault="00332497" w:rsidP="00377285"/>
    <w:p w14:paraId="356141DD" w14:textId="749816E3" w:rsidR="00C73F33" w:rsidRPr="002F6F34" w:rsidRDefault="00C73F33">
      <w:r w:rsidRPr="002F6F34">
        <w:br w:type="page"/>
      </w:r>
    </w:p>
    <w:p w14:paraId="5EB54B89" w14:textId="110334BC" w:rsidR="006E202B" w:rsidRPr="006E202B" w:rsidRDefault="006E202B" w:rsidP="00155A07">
      <w:pPr>
        <w:spacing w:line="240" w:lineRule="auto"/>
        <w:ind w:right="-1015"/>
        <w:sectPr w:rsidR="006E202B" w:rsidRPr="006E202B" w:rsidSect="00155A07">
          <w:pgSz w:w="11906" w:h="16838"/>
          <w:pgMar w:top="1954" w:right="1440" w:bottom="1440" w:left="1440" w:header="708" w:footer="567" w:gutter="0"/>
          <w:lnNumType w:countBy="1" w:restart="continuous"/>
          <w:cols w:space="708"/>
          <w:docGrid w:linePitch="360"/>
        </w:sectPr>
      </w:pPr>
    </w:p>
    <w:p w14:paraId="4A7A181C" w14:textId="737437C1" w:rsidR="00C40C71" w:rsidRPr="00C40C71" w:rsidRDefault="00C40C71" w:rsidP="00C73F33">
      <w:pPr>
        <w:rPr>
          <w:b/>
          <w:bCs/>
        </w:rPr>
      </w:pPr>
      <w:r w:rsidRPr="00C40C71">
        <w:rPr>
          <w:b/>
          <w:bCs/>
        </w:rPr>
        <w:lastRenderedPageBreak/>
        <w:t>Figure Legends</w:t>
      </w:r>
    </w:p>
    <w:p w14:paraId="7250179C" w14:textId="3246355E" w:rsidR="00C73F33" w:rsidRDefault="00C73F33" w:rsidP="00C73F33">
      <w:r>
        <w:t xml:space="preserve">Figure </w:t>
      </w:r>
      <w:r w:rsidR="0004636B">
        <w:t xml:space="preserve">1: Range and quality of studies available for the </w:t>
      </w:r>
      <w:r w:rsidR="00E54A73">
        <w:t>assessment</w:t>
      </w:r>
      <w:r w:rsidR="0004636B">
        <w:t xml:space="preserve"> </w:t>
      </w:r>
      <w:r w:rsidR="00E54A73">
        <w:t>of</w:t>
      </w:r>
      <w:r w:rsidR="0004636B">
        <w:t xml:space="preserve"> left atrial </w:t>
      </w:r>
      <w:r w:rsidR="00E54A73">
        <w:t xml:space="preserve">appendage closure, </w:t>
      </w:r>
      <w:r w:rsidR="00C40C71">
        <w:t>therapy</w:t>
      </w:r>
      <w:r w:rsidR="00E54A73">
        <w:t xml:space="preserve"> for </w:t>
      </w:r>
      <w:r w:rsidR="00C40C71">
        <w:t>patients</w:t>
      </w:r>
      <w:r w:rsidR="00E54A73">
        <w:t xml:space="preserve"> with atrial fibrillation and </w:t>
      </w:r>
      <w:r w:rsidR="00C40C71">
        <w:t>end-stage</w:t>
      </w:r>
      <w:r w:rsidR="00E54A73">
        <w:t xml:space="preserve"> renal disease</w:t>
      </w:r>
      <w:r w:rsidR="00C40C71">
        <w:t>.</w:t>
      </w:r>
    </w:p>
    <w:p w14:paraId="390C981B" w14:textId="77777777" w:rsidR="00C40C71" w:rsidRDefault="00C40C71" w:rsidP="00C73F33"/>
    <w:p w14:paraId="7153DB9F" w14:textId="6582605A" w:rsidR="00C40C71" w:rsidRPr="00C40C71" w:rsidRDefault="00C40C71" w:rsidP="00C73F33">
      <w:pPr>
        <w:rPr>
          <w:b/>
          <w:bCs/>
        </w:rPr>
      </w:pPr>
      <w:r w:rsidRPr="00C40C71">
        <w:rPr>
          <w:b/>
          <w:bCs/>
        </w:rPr>
        <w:t>Figure 1</w:t>
      </w:r>
    </w:p>
    <w:p w14:paraId="3ED43AF8" w14:textId="59E39E7C" w:rsidR="00C73F33" w:rsidRDefault="00C73F33" w:rsidP="00C73F33">
      <w:r w:rsidRPr="00C73F33">
        <w:rPr>
          <w:noProof/>
        </w:rPr>
        <w:drawing>
          <wp:inline distT="0" distB="0" distL="0" distR="0" wp14:anchorId="10704277" wp14:editId="6DF5ACD4">
            <wp:extent cx="5731510" cy="2759223"/>
            <wp:effectExtent l="0" t="0" r="2540" b="3175"/>
            <wp:docPr id="370169438" name="Picture 1" descr="A diagram of a dise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169438" name="Picture 1" descr="A diagram of a disease&#10;&#10;AI-generated content may be incorrect."/>
                    <pic:cNvPicPr/>
                  </pic:nvPicPr>
                  <pic:blipFill rotWithShape="1">
                    <a:blip r:embed="rId5"/>
                    <a:srcRect t="12359"/>
                    <a:stretch>
                      <a:fillRect/>
                    </a:stretch>
                  </pic:blipFill>
                  <pic:spPr bwMode="auto">
                    <a:xfrm>
                      <a:off x="0" y="0"/>
                      <a:ext cx="5731510" cy="2759223"/>
                    </a:xfrm>
                    <a:prstGeom prst="rect">
                      <a:avLst/>
                    </a:prstGeom>
                    <a:ln>
                      <a:noFill/>
                    </a:ln>
                    <a:extLst>
                      <a:ext uri="{53640926-AAD7-44D8-BBD7-CCE9431645EC}">
                        <a14:shadowObscured xmlns:a14="http://schemas.microsoft.com/office/drawing/2010/main"/>
                      </a:ext>
                    </a:extLst>
                  </pic:spPr>
                </pic:pic>
              </a:graphicData>
            </a:graphic>
          </wp:inline>
        </w:drawing>
      </w:r>
    </w:p>
    <w:p w14:paraId="0C43E78C" w14:textId="77777777" w:rsidR="00C73F33" w:rsidRDefault="00C73F33">
      <w:r>
        <w:br w:type="page"/>
      </w:r>
    </w:p>
    <w:p w14:paraId="00C02A63" w14:textId="4406B335" w:rsidR="00CC5012" w:rsidRDefault="00CC5012">
      <w:r>
        <w:rPr>
          <w:b/>
          <w:bCs/>
        </w:rPr>
        <w:lastRenderedPageBreak/>
        <w:t>References</w:t>
      </w:r>
    </w:p>
    <w:p w14:paraId="6C26BCD4" w14:textId="77777777" w:rsidR="00CC5012" w:rsidRPr="00CC5012" w:rsidRDefault="00CC5012" w:rsidP="00CC5012">
      <w:pPr>
        <w:pStyle w:val="EndNoteBibliography"/>
        <w:spacing w:after="0"/>
        <w:rPr>
          <w:noProof/>
        </w:rPr>
      </w:pPr>
      <w:r>
        <w:fldChar w:fldCharType="begin"/>
      </w:r>
      <w:r>
        <w:instrText xml:space="preserve"> ADDIN EN.REFLIST </w:instrText>
      </w:r>
      <w:r>
        <w:fldChar w:fldCharType="separate"/>
      </w:r>
      <w:r w:rsidRPr="00CC5012">
        <w:rPr>
          <w:noProof/>
        </w:rPr>
        <w:t>1.</w:t>
      </w:r>
      <w:r w:rsidRPr="00CC5012">
        <w:rPr>
          <w:noProof/>
        </w:rPr>
        <w:tab/>
        <w:t>Duy Mai T, Ho THQ, Hoang SV, Nguyen HTT, Pandian J, Nguyen TV, et al. Comparative Analysis of the Net Clinical Benefit of Direct Oral Anticoagulants in Atrial Fibrillation: Systematic Review and Network Meta-analysis of Randomised Controlled Trials. Eur Cardiol. 2025;20:e13.</w:t>
      </w:r>
    </w:p>
    <w:p w14:paraId="65C6CEC8" w14:textId="77777777" w:rsidR="00CC5012" w:rsidRPr="00CC5012" w:rsidRDefault="00CC5012" w:rsidP="00CC5012">
      <w:pPr>
        <w:pStyle w:val="EndNoteBibliography"/>
        <w:spacing w:after="0"/>
        <w:rPr>
          <w:noProof/>
        </w:rPr>
      </w:pPr>
      <w:r w:rsidRPr="00CC5012">
        <w:rPr>
          <w:noProof/>
        </w:rPr>
        <w:t>2.</w:t>
      </w:r>
      <w:r w:rsidRPr="00CC5012">
        <w:rPr>
          <w:noProof/>
        </w:rPr>
        <w:tab/>
        <w:t>Wang R, Lu H, Fernandez G, Krucien N, Huang D, Higashiyama H, et al. Patient preferences for stroke prevention treatments in atrial fibrillation in Asia: A discrete choice experiment. Prev Med Rep. 2025;54:103084.</w:t>
      </w:r>
    </w:p>
    <w:p w14:paraId="54FA56D6" w14:textId="77777777" w:rsidR="00CC5012" w:rsidRPr="00CC5012" w:rsidRDefault="00CC5012" w:rsidP="00CC5012">
      <w:pPr>
        <w:pStyle w:val="EndNoteBibliography"/>
        <w:spacing w:after="0"/>
        <w:rPr>
          <w:noProof/>
        </w:rPr>
      </w:pPr>
      <w:r w:rsidRPr="00CC5012">
        <w:rPr>
          <w:noProof/>
        </w:rPr>
        <w:t>3.</w:t>
      </w:r>
      <w:r w:rsidRPr="00CC5012">
        <w:rPr>
          <w:noProof/>
        </w:rPr>
        <w:tab/>
        <w:t>Potpara T, Grygier M, Hausler KG, Nielsen-Kudsk JE, Berti S, Genovesi S, et al. Practical guide on left atrial appendage closure for the non-implanting physician: an international consensus paper. Europace. 2024;26(4).</w:t>
      </w:r>
    </w:p>
    <w:p w14:paraId="5D96290A" w14:textId="77777777" w:rsidR="00CC5012" w:rsidRPr="00CC5012" w:rsidRDefault="00CC5012" w:rsidP="00CC5012">
      <w:pPr>
        <w:pStyle w:val="EndNoteBibliography"/>
        <w:spacing w:after="0"/>
        <w:rPr>
          <w:noProof/>
        </w:rPr>
      </w:pPr>
      <w:r w:rsidRPr="00CC5012">
        <w:rPr>
          <w:noProof/>
        </w:rPr>
        <w:t>4.</w:t>
      </w:r>
      <w:r w:rsidRPr="00CC5012">
        <w:rPr>
          <w:noProof/>
        </w:rPr>
        <w:tab/>
        <w:t>Potpara TS, Ferro C, Lip GYH, Dan GA, Lenarczyk R, Mallamaci F, et al. Management of atrial fibrillation in patients with chronic kidney disease in clinical practice: a joint European Heart Rhythm Association (EHRA) and European Renal Association/European Dialysis and Transplantation Association (ERA/EDTA) physician-based survey. Europace. 2020;22(3):496-505.</w:t>
      </w:r>
    </w:p>
    <w:p w14:paraId="0100DF40" w14:textId="77777777" w:rsidR="00CC5012" w:rsidRPr="00CC5012" w:rsidRDefault="00CC5012" w:rsidP="00CC5012">
      <w:pPr>
        <w:pStyle w:val="EndNoteBibliography"/>
        <w:spacing w:after="0"/>
        <w:rPr>
          <w:noProof/>
        </w:rPr>
      </w:pPr>
      <w:r w:rsidRPr="00CC5012">
        <w:rPr>
          <w:noProof/>
        </w:rPr>
        <w:t>5.</w:t>
      </w:r>
      <w:r w:rsidRPr="00CC5012">
        <w:rPr>
          <w:noProof/>
        </w:rPr>
        <w:tab/>
        <w:t>Belley-Cote EP, Eikelboom JW. Anticoagulation for Stroke Prevention in Patients With Atrial Fibrillation and End-Stage Renal Disease-First, Do No Harm. JAMA Netw Open. 2020;3(4):e202237.</w:t>
      </w:r>
    </w:p>
    <w:p w14:paraId="21C83417" w14:textId="77777777" w:rsidR="00CC5012" w:rsidRPr="00CC5012" w:rsidRDefault="00CC5012" w:rsidP="00CC5012">
      <w:pPr>
        <w:pStyle w:val="EndNoteBibliography"/>
        <w:spacing w:after="0"/>
        <w:rPr>
          <w:noProof/>
        </w:rPr>
      </w:pPr>
      <w:r w:rsidRPr="00CC5012">
        <w:rPr>
          <w:noProof/>
        </w:rPr>
        <w:t>6.</w:t>
      </w:r>
      <w:r w:rsidRPr="00CC5012">
        <w:rPr>
          <w:noProof/>
        </w:rPr>
        <w:tab/>
        <w:t>Ruff CT, Giugliano RP, Braunwald E, Hoffman EB, Deenadayalu N, Ezekowitz MD, et al. Comparison of the efficacy and safety of new oral anticoagulants with warfarin in patients with atrial fibrillation: a meta-analysis of randomised trials. Lancet. 2014;383(9921):955-62.</w:t>
      </w:r>
    </w:p>
    <w:p w14:paraId="770017D5" w14:textId="77777777" w:rsidR="00CC5012" w:rsidRPr="00CC5012" w:rsidRDefault="00CC5012" w:rsidP="00CC5012">
      <w:pPr>
        <w:pStyle w:val="EndNoteBibliography"/>
        <w:spacing w:after="0"/>
        <w:rPr>
          <w:noProof/>
        </w:rPr>
      </w:pPr>
      <w:r w:rsidRPr="00CC5012">
        <w:rPr>
          <w:noProof/>
        </w:rPr>
        <w:t>7.</w:t>
      </w:r>
      <w:r w:rsidRPr="00CC5012">
        <w:rPr>
          <w:noProof/>
        </w:rPr>
        <w:tab/>
        <w:t>Xiong M, Guo L, Wan Y. Factor Xa Inhibitors Versus Vitamin K Antagonists in Atrial Fibrillation Patients with End-Stage Kidney Disease on Dialysis: A Meta-Analysis. Clin Appl Thromb Hemost. 2024;30:10760296241271423.</w:t>
      </w:r>
    </w:p>
    <w:p w14:paraId="05067EBF" w14:textId="77777777" w:rsidR="00CC5012" w:rsidRPr="00CC5012" w:rsidRDefault="00CC5012" w:rsidP="00CC5012">
      <w:pPr>
        <w:pStyle w:val="EndNoteBibliography"/>
        <w:spacing w:after="0"/>
        <w:rPr>
          <w:noProof/>
        </w:rPr>
      </w:pPr>
      <w:r w:rsidRPr="00CC5012">
        <w:rPr>
          <w:noProof/>
        </w:rPr>
        <w:t>8.</w:t>
      </w:r>
      <w:r w:rsidRPr="00CC5012">
        <w:rPr>
          <w:noProof/>
        </w:rPr>
        <w:tab/>
        <w:t>Siontis KC, Zhang X, Eckard A, Bhave N, Schaubel DE, He K, et al. Outcomes Associated With Apixaban Use in Patients With End-Stage Kidney Disease and Atrial Fibrillation in the United States. Circulation. 2018;138(15):1519-29.</w:t>
      </w:r>
    </w:p>
    <w:p w14:paraId="7E0F13CD" w14:textId="77777777" w:rsidR="00CC5012" w:rsidRPr="00CC5012" w:rsidRDefault="00CC5012" w:rsidP="00CC5012">
      <w:pPr>
        <w:pStyle w:val="EndNoteBibliography"/>
        <w:spacing w:after="0"/>
        <w:rPr>
          <w:noProof/>
        </w:rPr>
      </w:pPr>
      <w:r w:rsidRPr="00CC5012">
        <w:rPr>
          <w:noProof/>
        </w:rPr>
        <w:t>9.</w:t>
      </w:r>
      <w:r w:rsidRPr="00CC5012">
        <w:rPr>
          <w:noProof/>
        </w:rPr>
        <w:tab/>
        <w:t>Kreutz R, Deray G, Floege J, Gwechenberger M, Hahn K, Luft AR, et al. Rivaroxaban vs Vitamin K Antagonist in Patients With Atrial Fibrillation and Advanced Chronic Kidney Disease. JACC Adv. 2024;3(2):100813.</w:t>
      </w:r>
    </w:p>
    <w:p w14:paraId="7F0DB96C" w14:textId="77777777" w:rsidR="00CC5012" w:rsidRPr="00CC5012" w:rsidRDefault="00CC5012" w:rsidP="00CC5012">
      <w:pPr>
        <w:pStyle w:val="EndNoteBibliography"/>
        <w:spacing w:after="0"/>
        <w:rPr>
          <w:noProof/>
        </w:rPr>
      </w:pPr>
      <w:r w:rsidRPr="00CC5012">
        <w:rPr>
          <w:noProof/>
        </w:rPr>
        <w:t>10.</w:t>
      </w:r>
      <w:r w:rsidRPr="00CC5012">
        <w:rPr>
          <w:noProof/>
        </w:rPr>
        <w:tab/>
        <w:t>Pokorney SD, Chertow GM, Al-Khalidi HR, Gallup D, Dignacco P, Mussina K, et al. Apixaban for Patients With Atrial Fibrillation on Hemodialysis: A Multicenter Randomized Controlled Trial. Circulation. 2022;146(23):1735-45.</w:t>
      </w:r>
    </w:p>
    <w:p w14:paraId="4F7E9497" w14:textId="77777777" w:rsidR="00CC5012" w:rsidRPr="00CC5012" w:rsidRDefault="00CC5012" w:rsidP="00CC5012">
      <w:pPr>
        <w:pStyle w:val="EndNoteBibliography"/>
        <w:spacing w:after="0"/>
        <w:rPr>
          <w:noProof/>
        </w:rPr>
      </w:pPr>
      <w:r w:rsidRPr="00CC5012">
        <w:rPr>
          <w:noProof/>
        </w:rPr>
        <w:t>11.</w:t>
      </w:r>
      <w:r w:rsidRPr="00CC5012">
        <w:rPr>
          <w:noProof/>
        </w:rPr>
        <w:tab/>
        <w:t>Holmes DR, Jr., Doshi SK, Kar S, Price MJ, Sanchez JM, Sievert H, et al. Left Atrial Appendage Closure as an Alternative to Warfarin for Stroke Prevention in Atrial Fibrillation: A Patient-Level Meta-Analysis. J Am Coll Cardiol. 2015;65(24):2614-23.</w:t>
      </w:r>
    </w:p>
    <w:p w14:paraId="342E5F24" w14:textId="77777777" w:rsidR="00CC5012" w:rsidRPr="00CC5012" w:rsidRDefault="00CC5012" w:rsidP="00CC5012">
      <w:pPr>
        <w:pStyle w:val="EndNoteBibliography"/>
        <w:spacing w:after="0"/>
        <w:rPr>
          <w:noProof/>
        </w:rPr>
      </w:pPr>
      <w:r w:rsidRPr="00CC5012">
        <w:rPr>
          <w:noProof/>
        </w:rPr>
        <w:t>12.</w:t>
      </w:r>
      <w:r w:rsidRPr="00CC5012">
        <w:rPr>
          <w:noProof/>
        </w:rPr>
        <w:tab/>
        <w:t>Oliva A, Ioppolo AM, Chiarito M, Cremonesi A, Azzano A, Micciche E, et al. Left Atrial Appendage Closure Compared With Oral Anticoagulants for Patients With Atrial Fibrillation: A Systematic Review and Network Meta-Analysis. J Am Heart Assoc. 2024;13(16):e034815.</w:t>
      </w:r>
    </w:p>
    <w:p w14:paraId="61D188E6" w14:textId="77777777" w:rsidR="00CC5012" w:rsidRPr="00CC5012" w:rsidRDefault="00CC5012" w:rsidP="00CC5012">
      <w:pPr>
        <w:pStyle w:val="EndNoteBibliography"/>
        <w:spacing w:after="0"/>
        <w:rPr>
          <w:noProof/>
        </w:rPr>
      </w:pPr>
      <w:r w:rsidRPr="00CC5012">
        <w:rPr>
          <w:noProof/>
        </w:rPr>
        <w:t>13.</w:t>
      </w:r>
      <w:r w:rsidRPr="00CC5012">
        <w:rPr>
          <w:noProof/>
        </w:rPr>
        <w:tab/>
        <w:t>Genovesi S, Porcu L, Slaviero G, Casu G, Bertoli S, Sagone A, et al. Outcomes on safety and efficacy of left atrial appendage occlusion in end stage renal disease patients undergoing dialysis. J Nephrol. 2021;34(1):63-73.</w:t>
      </w:r>
    </w:p>
    <w:p w14:paraId="36CD523A" w14:textId="77777777" w:rsidR="00CC5012" w:rsidRPr="00CC5012" w:rsidRDefault="00CC5012" w:rsidP="00CC5012">
      <w:pPr>
        <w:pStyle w:val="EndNoteBibliography"/>
        <w:spacing w:after="0"/>
        <w:rPr>
          <w:noProof/>
        </w:rPr>
      </w:pPr>
      <w:r w:rsidRPr="00CC5012">
        <w:rPr>
          <w:noProof/>
        </w:rPr>
        <w:t>14.</w:t>
      </w:r>
      <w:r w:rsidRPr="00CC5012">
        <w:rPr>
          <w:noProof/>
        </w:rPr>
        <w:tab/>
        <w:t>Liu C, Han S, Cui K, Wang F. Efficacy and safety of patients with chronic kidney disease undergoing left atrial appendage closure for atrial fibrillation. PLoS One. 2023;18(10):e0287928.</w:t>
      </w:r>
    </w:p>
    <w:p w14:paraId="6CDCDBBB" w14:textId="77777777" w:rsidR="00CC5012" w:rsidRPr="00CC5012" w:rsidRDefault="00CC5012" w:rsidP="00CC5012">
      <w:pPr>
        <w:pStyle w:val="EndNoteBibliography"/>
        <w:spacing w:after="0"/>
        <w:rPr>
          <w:noProof/>
        </w:rPr>
      </w:pPr>
      <w:r w:rsidRPr="00CC5012">
        <w:rPr>
          <w:noProof/>
        </w:rPr>
        <w:t>15.</w:t>
      </w:r>
      <w:r w:rsidRPr="00CC5012">
        <w:rPr>
          <w:noProof/>
        </w:rPr>
        <w:tab/>
        <w:t>Dhar G, Phadnis MA, Hunt SL, Du HE, Ong V, Khandekar N, et al. Left Atrial Appendage Occlusion vs Anticoagulants in Dialysis With Atrial Fibrillation. JAMA Netw Open. 2025;8(9):e2530990.</w:t>
      </w:r>
    </w:p>
    <w:p w14:paraId="3118B96C" w14:textId="77777777" w:rsidR="00CC5012" w:rsidRPr="00CC5012" w:rsidRDefault="00CC5012" w:rsidP="00CC5012">
      <w:pPr>
        <w:pStyle w:val="EndNoteBibliography"/>
        <w:spacing w:after="0"/>
        <w:rPr>
          <w:noProof/>
        </w:rPr>
      </w:pPr>
      <w:r w:rsidRPr="00CC5012">
        <w:rPr>
          <w:noProof/>
        </w:rPr>
        <w:t>16.</w:t>
      </w:r>
      <w:r w:rsidRPr="00CC5012">
        <w:rPr>
          <w:noProof/>
        </w:rPr>
        <w:tab/>
        <w:t>Rodriguez-Riascos JF, Vemulapalli HS, Akin I, Areiza LA, Della Rocca DG, Eitel I, et al. Left Atrial Appendage Occlusion in Patients with End-Stage Renal Disease: An Individual Patient-Level Meta-Analysis. Europace. 2025.</w:t>
      </w:r>
    </w:p>
    <w:p w14:paraId="1467EF19" w14:textId="77777777" w:rsidR="00CC5012" w:rsidRPr="00CC5012" w:rsidRDefault="00CC5012" w:rsidP="00CC5012">
      <w:pPr>
        <w:pStyle w:val="EndNoteBibliography"/>
        <w:spacing w:after="0"/>
        <w:rPr>
          <w:noProof/>
        </w:rPr>
      </w:pPr>
      <w:r w:rsidRPr="00CC5012">
        <w:rPr>
          <w:noProof/>
        </w:rPr>
        <w:lastRenderedPageBreak/>
        <w:t>17.</w:t>
      </w:r>
      <w:r w:rsidRPr="00CC5012">
        <w:rPr>
          <w:noProof/>
        </w:rPr>
        <w:tab/>
        <w:t>Van Gelder IC, Rienstra M, Bunting KV, Casado-Arroyo R, Caso V, Crijns H, et al. 2024 ESC Guidelines for the management of atrial fibrillation developed in collaboration with the European Association for Cardio-Thoracic Surgery (EACTS). Eur Heart J. 2024;45(36):3314-414.</w:t>
      </w:r>
    </w:p>
    <w:p w14:paraId="577F4889" w14:textId="77777777" w:rsidR="00CC5012" w:rsidRPr="00CC5012" w:rsidRDefault="00CC5012" w:rsidP="00CC5012">
      <w:pPr>
        <w:pStyle w:val="EndNoteBibliography"/>
        <w:spacing w:after="0"/>
        <w:rPr>
          <w:noProof/>
        </w:rPr>
      </w:pPr>
      <w:r w:rsidRPr="00CC5012">
        <w:rPr>
          <w:noProof/>
        </w:rPr>
        <w:t>18.</w:t>
      </w:r>
      <w:r w:rsidRPr="00CC5012">
        <w:rPr>
          <w:noProof/>
        </w:rPr>
        <w:tab/>
        <w:t>Writing Committee M, Joglar JA, Chung MK, Armbruster AL, Benjamin EJ, Chyou JY, et al. 2023 ACC/AHA/ACCP/HRS Guideline for the Diagnosis and Management of Atrial Fibrillation: A Report of the American College of Cardiology/American Heart Association Joint Committee on Clinical Practice Guidelines. J Am Coll Cardiol. 2024;83(1):109-279.</w:t>
      </w:r>
    </w:p>
    <w:p w14:paraId="7F45228A" w14:textId="77777777" w:rsidR="00CC5012" w:rsidRPr="00CC5012" w:rsidRDefault="00CC5012" w:rsidP="00CC5012">
      <w:pPr>
        <w:pStyle w:val="EndNoteBibliography"/>
        <w:spacing w:after="0"/>
        <w:rPr>
          <w:noProof/>
        </w:rPr>
      </w:pPr>
      <w:r w:rsidRPr="00CC5012">
        <w:rPr>
          <w:noProof/>
        </w:rPr>
        <w:t>19.</w:t>
      </w:r>
      <w:r w:rsidRPr="00CC5012">
        <w:rPr>
          <w:noProof/>
        </w:rPr>
        <w:tab/>
        <w:t>Huijboom M, Maarse M, Aarnink E, van Dijk V, Swaans M, van der Heijden J, et al. COMPARE LAAO: Rationale and design of the randomized controlled trial "COMPARing Effectiveness and safety of Left Atrial Appendage Occlusion to standard of care for atrial fibrillation patients at high stroke risk and ineligible to use oral anticoagulation therapy". Am Heart J. 2022;250:45-56.</w:t>
      </w:r>
    </w:p>
    <w:p w14:paraId="42F60F51" w14:textId="77777777" w:rsidR="00CC5012" w:rsidRPr="00CC5012" w:rsidRDefault="00CC5012" w:rsidP="00CC5012">
      <w:pPr>
        <w:pStyle w:val="EndNoteBibliography"/>
        <w:rPr>
          <w:noProof/>
        </w:rPr>
      </w:pPr>
      <w:r w:rsidRPr="00CC5012">
        <w:rPr>
          <w:noProof/>
        </w:rPr>
        <w:t>20.</w:t>
      </w:r>
      <w:r w:rsidRPr="00CC5012">
        <w:rPr>
          <w:noProof/>
        </w:rPr>
        <w:tab/>
        <w:t>Landmesser U, Skurk C, Kirchhof P, Lewalter T, Hartung JJ, Rroku A, et al. Catheter-based left atrial appendage CLOSURE in patients with Atrial Fibrillation at high risk of stroke and bleeding as compared to best medical therapy: Rationale and design of the prospective randomized CLOSURE-AF trial. Am Heart J. 2025.</w:t>
      </w:r>
    </w:p>
    <w:p w14:paraId="7CCC48EB" w14:textId="1D28D813" w:rsidR="00B76996" w:rsidRDefault="00CC5012">
      <w:r>
        <w:fldChar w:fldCharType="end"/>
      </w:r>
    </w:p>
    <w:sectPr w:rsidR="00B7699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EDE019F"/>
    <w:multiLevelType w:val="multilevel"/>
    <w:tmpl w:val="BCDCC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7CA286A"/>
    <w:multiLevelType w:val="multilevel"/>
    <w:tmpl w:val="584A7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E525281"/>
    <w:multiLevelType w:val="hybridMultilevel"/>
    <w:tmpl w:val="5DEA77F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82538862">
    <w:abstractNumId w:val="2"/>
  </w:num>
  <w:num w:numId="2" w16cid:durableId="327443873">
    <w:abstractNumId w:val="1"/>
  </w:num>
  <w:num w:numId="3" w16cid:durableId="11262402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vrpfx5afvd4ev0vz5dvr7vdz59rptx2sr&quot;&gt;My EndNote Library&lt;record-ids&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50&lt;/item&gt;&lt;item&gt;51&lt;/item&gt;&lt;item&gt;52&lt;/item&gt;&lt;item&gt;53&lt;/item&gt;&lt;/record-ids&gt;&lt;/item&gt;&lt;/Libraries&gt;"/>
  </w:docVars>
  <w:rsids>
    <w:rsidRoot w:val="00EF17EB"/>
    <w:rsid w:val="00011108"/>
    <w:rsid w:val="00020079"/>
    <w:rsid w:val="0002793B"/>
    <w:rsid w:val="000433D6"/>
    <w:rsid w:val="0004636B"/>
    <w:rsid w:val="00055F14"/>
    <w:rsid w:val="0007750D"/>
    <w:rsid w:val="000929C8"/>
    <w:rsid w:val="0009317F"/>
    <w:rsid w:val="00093BA2"/>
    <w:rsid w:val="000A0890"/>
    <w:rsid w:val="000A3E1F"/>
    <w:rsid w:val="000A4E97"/>
    <w:rsid w:val="000B00EE"/>
    <w:rsid w:val="000C5026"/>
    <w:rsid w:val="000C5FB8"/>
    <w:rsid w:val="000E4AF9"/>
    <w:rsid w:val="000F6B4E"/>
    <w:rsid w:val="00113307"/>
    <w:rsid w:val="00124569"/>
    <w:rsid w:val="001303E8"/>
    <w:rsid w:val="00132EA4"/>
    <w:rsid w:val="001369F4"/>
    <w:rsid w:val="0015439F"/>
    <w:rsid w:val="00155A07"/>
    <w:rsid w:val="00165D17"/>
    <w:rsid w:val="001708BD"/>
    <w:rsid w:val="00180754"/>
    <w:rsid w:val="001B51B1"/>
    <w:rsid w:val="001C1BE0"/>
    <w:rsid w:val="001C787C"/>
    <w:rsid w:val="001C7B59"/>
    <w:rsid w:val="001D438C"/>
    <w:rsid w:val="001E5D02"/>
    <w:rsid w:val="00200C16"/>
    <w:rsid w:val="0020481A"/>
    <w:rsid w:val="00206044"/>
    <w:rsid w:val="00214A21"/>
    <w:rsid w:val="0021787D"/>
    <w:rsid w:val="00231FDB"/>
    <w:rsid w:val="0023517A"/>
    <w:rsid w:val="0024490D"/>
    <w:rsid w:val="0025018B"/>
    <w:rsid w:val="00257694"/>
    <w:rsid w:val="00262267"/>
    <w:rsid w:val="00264A19"/>
    <w:rsid w:val="002667EE"/>
    <w:rsid w:val="0026774D"/>
    <w:rsid w:val="00285618"/>
    <w:rsid w:val="00286651"/>
    <w:rsid w:val="002D05C8"/>
    <w:rsid w:val="002D51CD"/>
    <w:rsid w:val="002D5ADB"/>
    <w:rsid w:val="002E0D7E"/>
    <w:rsid w:val="002F5F7C"/>
    <w:rsid w:val="002F6F34"/>
    <w:rsid w:val="00301E37"/>
    <w:rsid w:val="00304866"/>
    <w:rsid w:val="00307A0C"/>
    <w:rsid w:val="0032167F"/>
    <w:rsid w:val="003243D5"/>
    <w:rsid w:val="00332497"/>
    <w:rsid w:val="00337E6C"/>
    <w:rsid w:val="0034335F"/>
    <w:rsid w:val="003449B2"/>
    <w:rsid w:val="0035542B"/>
    <w:rsid w:val="00355AEA"/>
    <w:rsid w:val="00360018"/>
    <w:rsid w:val="00364878"/>
    <w:rsid w:val="00366760"/>
    <w:rsid w:val="00371D68"/>
    <w:rsid w:val="00372CB2"/>
    <w:rsid w:val="00375FA2"/>
    <w:rsid w:val="00377285"/>
    <w:rsid w:val="003773DB"/>
    <w:rsid w:val="003855B4"/>
    <w:rsid w:val="00390442"/>
    <w:rsid w:val="003A0EFA"/>
    <w:rsid w:val="003D5B85"/>
    <w:rsid w:val="003E6B9D"/>
    <w:rsid w:val="003F1915"/>
    <w:rsid w:val="00414138"/>
    <w:rsid w:val="00424DE3"/>
    <w:rsid w:val="00435A29"/>
    <w:rsid w:val="00446D7A"/>
    <w:rsid w:val="00450409"/>
    <w:rsid w:val="00454AD3"/>
    <w:rsid w:val="00473879"/>
    <w:rsid w:val="00477201"/>
    <w:rsid w:val="004777C3"/>
    <w:rsid w:val="00492379"/>
    <w:rsid w:val="00494F3E"/>
    <w:rsid w:val="004B2E7E"/>
    <w:rsid w:val="004C06EE"/>
    <w:rsid w:val="004C4589"/>
    <w:rsid w:val="004D38C0"/>
    <w:rsid w:val="004D6611"/>
    <w:rsid w:val="004F03D3"/>
    <w:rsid w:val="004F0D14"/>
    <w:rsid w:val="005002C2"/>
    <w:rsid w:val="00501D09"/>
    <w:rsid w:val="00502D15"/>
    <w:rsid w:val="00504091"/>
    <w:rsid w:val="00520C4A"/>
    <w:rsid w:val="005248BC"/>
    <w:rsid w:val="00531917"/>
    <w:rsid w:val="005329EE"/>
    <w:rsid w:val="00535CF3"/>
    <w:rsid w:val="0054547C"/>
    <w:rsid w:val="00554320"/>
    <w:rsid w:val="00556370"/>
    <w:rsid w:val="00557D24"/>
    <w:rsid w:val="00564AD4"/>
    <w:rsid w:val="00575BF7"/>
    <w:rsid w:val="005763DB"/>
    <w:rsid w:val="00587472"/>
    <w:rsid w:val="00587A89"/>
    <w:rsid w:val="00590D0B"/>
    <w:rsid w:val="005A0FD2"/>
    <w:rsid w:val="005B1B50"/>
    <w:rsid w:val="005B5128"/>
    <w:rsid w:val="005B52E5"/>
    <w:rsid w:val="005C3FF5"/>
    <w:rsid w:val="005C614C"/>
    <w:rsid w:val="005D564B"/>
    <w:rsid w:val="005E3BC9"/>
    <w:rsid w:val="005F16C8"/>
    <w:rsid w:val="006064F8"/>
    <w:rsid w:val="00621BFB"/>
    <w:rsid w:val="00636BC7"/>
    <w:rsid w:val="006372EB"/>
    <w:rsid w:val="00637DB0"/>
    <w:rsid w:val="0065737D"/>
    <w:rsid w:val="00666102"/>
    <w:rsid w:val="00670597"/>
    <w:rsid w:val="006755A2"/>
    <w:rsid w:val="006A074F"/>
    <w:rsid w:val="006B2ADA"/>
    <w:rsid w:val="006C5ABF"/>
    <w:rsid w:val="006C7D6C"/>
    <w:rsid w:val="006E202B"/>
    <w:rsid w:val="006E2FB2"/>
    <w:rsid w:val="006E7750"/>
    <w:rsid w:val="00714566"/>
    <w:rsid w:val="00724074"/>
    <w:rsid w:val="0072726F"/>
    <w:rsid w:val="00737334"/>
    <w:rsid w:val="00752DA7"/>
    <w:rsid w:val="007650DD"/>
    <w:rsid w:val="00770071"/>
    <w:rsid w:val="0077209A"/>
    <w:rsid w:val="00774D37"/>
    <w:rsid w:val="00784420"/>
    <w:rsid w:val="007A519F"/>
    <w:rsid w:val="007A79C5"/>
    <w:rsid w:val="007C0AFA"/>
    <w:rsid w:val="007C4773"/>
    <w:rsid w:val="007F0DDC"/>
    <w:rsid w:val="007F1D6D"/>
    <w:rsid w:val="007F3C75"/>
    <w:rsid w:val="007F5186"/>
    <w:rsid w:val="007F6CB1"/>
    <w:rsid w:val="0080665D"/>
    <w:rsid w:val="00813A04"/>
    <w:rsid w:val="0081766C"/>
    <w:rsid w:val="00843E55"/>
    <w:rsid w:val="00843F25"/>
    <w:rsid w:val="00845078"/>
    <w:rsid w:val="00871056"/>
    <w:rsid w:val="008A08DE"/>
    <w:rsid w:val="008A548F"/>
    <w:rsid w:val="008E7F82"/>
    <w:rsid w:val="008F0F9B"/>
    <w:rsid w:val="0090096C"/>
    <w:rsid w:val="00912413"/>
    <w:rsid w:val="009205DB"/>
    <w:rsid w:val="00937D4E"/>
    <w:rsid w:val="009454AB"/>
    <w:rsid w:val="009473E6"/>
    <w:rsid w:val="0096018B"/>
    <w:rsid w:val="00975E03"/>
    <w:rsid w:val="0099204E"/>
    <w:rsid w:val="009A1D29"/>
    <w:rsid w:val="009A4CAE"/>
    <w:rsid w:val="009E7793"/>
    <w:rsid w:val="00A03FB7"/>
    <w:rsid w:val="00A101A7"/>
    <w:rsid w:val="00A1021D"/>
    <w:rsid w:val="00A1063B"/>
    <w:rsid w:val="00A10AFB"/>
    <w:rsid w:val="00A30933"/>
    <w:rsid w:val="00A32771"/>
    <w:rsid w:val="00A354A4"/>
    <w:rsid w:val="00A527DD"/>
    <w:rsid w:val="00A67BE7"/>
    <w:rsid w:val="00A73BCB"/>
    <w:rsid w:val="00A7647C"/>
    <w:rsid w:val="00A8025B"/>
    <w:rsid w:val="00A834E9"/>
    <w:rsid w:val="00A83ECA"/>
    <w:rsid w:val="00A86302"/>
    <w:rsid w:val="00A93D46"/>
    <w:rsid w:val="00A96660"/>
    <w:rsid w:val="00AA0D98"/>
    <w:rsid w:val="00AB2A71"/>
    <w:rsid w:val="00AB36C4"/>
    <w:rsid w:val="00AD0E88"/>
    <w:rsid w:val="00AD2A6F"/>
    <w:rsid w:val="00AD7A7B"/>
    <w:rsid w:val="00AF098D"/>
    <w:rsid w:val="00B117AE"/>
    <w:rsid w:val="00B131DA"/>
    <w:rsid w:val="00B1536E"/>
    <w:rsid w:val="00B16A67"/>
    <w:rsid w:val="00B234BB"/>
    <w:rsid w:val="00B23FF4"/>
    <w:rsid w:val="00B2652D"/>
    <w:rsid w:val="00B27E5C"/>
    <w:rsid w:val="00B50617"/>
    <w:rsid w:val="00B50C8B"/>
    <w:rsid w:val="00B60A28"/>
    <w:rsid w:val="00B76996"/>
    <w:rsid w:val="00B77811"/>
    <w:rsid w:val="00B8290A"/>
    <w:rsid w:val="00B91A4A"/>
    <w:rsid w:val="00B92AB8"/>
    <w:rsid w:val="00BA54EF"/>
    <w:rsid w:val="00BB18B1"/>
    <w:rsid w:val="00BB4A27"/>
    <w:rsid w:val="00BC5C07"/>
    <w:rsid w:val="00BC644A"/>
    <w:rsid w:val="00BD5918"/>
    <w:rsid w:val="00BF30EE"/>
    <w:rsid w:val="00BF3246"/>
    <w:rsid w:val="00BF7EE4"/>
    <w:rsid w:val="00C06B76"/>
    <w:rsid w:val="00C23D16"/>
    <w:rsid w:val="00C30806"/>
    <w:rsid w:val="00C320EA"/>
    <w:rsid w:val="00C330D5"/>
    <w:rsid w:val="00C37526"/>
    <w:rsid w:val="00C40C71"/>
    <w:rsid w:val="00C53D14"/>
    <w:rsid w:val="00C56831"/>
    <w:rsid w:val="00C62D6F"/>
    <w:rsid w:val="00C64C17"/>
    <w:rsid w:val="00C73F33"/>
    <w:rsid w:val="00CA2647"/>
    <w:rsid w:val="00CB4928"/>
    <w:rsid w:val="00CC5012"/>
    <w:rsid w:val="00CD48A7"/>
    <w:rsid w:val="00CE138C"/>
    <w:rsid w:val="00CE35FF"/>
    <w:rsid w:val="00CF22ED"/>
    <w:rsid w:val="00CF4700"/>
    <w:rsid w:val="00D01A2C"/>
    <w:rsid w:val="00D033A5"/>
    <w:rsid w:val="00D04D0B"/>
    <w:rsid w:val="00D05ED7"/>
    <w:rsid w:val="00D277A7"/>
    <w:rsid w:val="00D41B59"/>
    <w:rsid w:val="00D43200"/>
    <w:rsid w:val="00D63C15"/>
    <w:rsid w:val="00D66772"/>
    <w:rsid w:val="00D71149"/>
    <w:rsid w:val="00D71B9A"/>
    <w:rsid w:val="00D91C5E"/>
    <w:rsid w:val="00E21F34"/>
    <w:rsid w:val="00E272A9"/>
    <w:rsid w:val="00E34A56"/>
    <w:rsid w:val="00E43B5E"/>
    <w:rsid w:val="00E46B0E"/>
    <w:rsid w:val="00E54A73"/>
    <w:rsid w:val="00E56FED"/>
    <w:rsid w:val="00E6150A"/>
    <w:rsid w:val="00E65AF6"/>
    <w:rsid w:val="00E71A77"/>
    <w:rsid w:val="00E95B6D"/>
    <w:rsid w:val="00EA3AFD"/>
    <w:rsid w:val="00EC032C"/>
    <w:rsid w:val="00EC2D1A"/>
    <w:rsid w:val="00EC634F"/>
    <w:rsid w:val="00EE3459"/>
    <w:rsid w:val="00EF163A"/>
    <w:rsid w:val="00EF177F"/>
    <w:rsid w:val="00EF17EB"/>
    <w:rsid w:val="00EF482F"/>
    <w:rsid w:val="00EF6CC0"/>
    <w:rsid w:val="00F117A9"/>
    <w:rsid w:val="00F137B6"/>
    <w:rsid w:val="00F15B55"/>
    <w:rsid w:val="00F22184"/>
    <w:rsid w:val="00F22F96"/>
    <w:rsid w:val="00F30FB2"/>
    <w:rsid w:val="00F52929"/>
    <w:rsid w:val="00F555FE"/>
    <w:rsid w:val="00F62107"/>
    <w:rsid w:val="00F644CD"/>
    <w:rsid w:val="00F750A9"/>
    <w:rsid w:val="00F80865"/>
    <w:rsid w:val="00F83B32"/>
    <w:rsid w:val="00F956F1"/>
    <w:rsid w:val="00FA27A2"/>
    <w:rsid w:val="00FC07AC"/>
    <w:rsid w:val="00FD36AC"/>
    <w:rsid w:val="00FE0DBF"/>
    <w:rsid w:val="00FE2B1B"/>
    <w:rsid w:val="00FE5A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6EC834E"/>
  <w15:chartTrackingRefBased/>
  <w15:docId w15:val="{5CBAF8F3-F4CA-450F-B873-23B4E6689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17E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F17E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F17E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F17E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F17E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F17E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F17E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F17E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F17E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7E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F17E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F17E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F17E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F17E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F17E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F17E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F17E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F17EB"/>
    <w:rPr>
      <w:rFonts w:eastAsiaTheme="majorEastAsia" w:cstheme="majorBidi"/>
      <w:color w:val="272727" w:themeColor="text1" w:themeTint="D8"/>
    </w:rPr>
  </w:style>
  <w:style w:type="paragraph" w:styleId="Title">
    <w:name w:val="Title"/>
    <w:basedOn w:val="Normal"/>
    <w:next w:val="Normal"/>
    <w:link w:val="TitleChar"/>
    <w:uiPriority w:val="10"/>
    <w:qFormat/>
    <w:rsid w:val="00EF17E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17E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F17E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F17E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F17EB"/>
    <w:pPr>
      <w:spacing w:before="160"/>
      <w:jc w:val="center"/>
    </w:pPr>
    <w:rPr>
      <w:i/>
      <w:iCs/>
      <w:color w:val="404040" w:themeColor="text1" w:themeTint="BF"/>
    </w:rPr>
  </w:style>
  <w:style w:type="character" w:customStyle="1" w:styleId="QuoteChar">
    <w:name w:val="Quote Char"/>
    <w:basedOn w:val="DefaultParagraphFont"/>
    <w:link w:val="Quote"/>
    <w:uiPriority w:val="29"/>
    <w:rsid w:val="00EF17EB"/>
    <w:rPr>
      <w:i/>
      <w:iCs/>
      <w:color w:val="404040" w:themeColor="text1" w:themeTint="BF"/>
    </w:rPr>
  </w:style>
  <w:style w:type="paragraph" w:styleId="ListParagraph">
    <w:name w:val="List Paragraph"/>
    <w:basedOn w:val="Normal"/>
    <w:uiPriority w:val="34"/>
    <w:qFormat/>
    <w:rsid w:val="00EF17EB"/>
    <w:pPr>
      <w:ind w:left="720"/>
      <w:contextualSpacing/>
    </w:pPr>
  </w:style>
  <w:style w:type="character" w:styleId="IntenseEmphasis">
    <w:name w:val="Intense Emphasis"/>
    <w:basedOn w:val="DefaultParagraphFont"/>
    <w:uiPriority w:val="21"/>
    <w:qFormat/>
    <w:rsid w:val="00EF17EB"/>
    <w:rPr>
      <w:i/>
      <w:iCs/>
      <w:color w:val="0F4761" w:themeColor="accent1" w:themeShade="BF"/>
    </w:rPr>
  </w:style>
  <w:style w:type="paragraph" w:styleId="IntenseQuote">
    <w:name w:val="Intense Quote"/>
    <w:basedOn w:val="Normal"/>
    <w:next w:val="Normal"/>
    <w:link w:val="IntenseQuoteChar"/>
    <w:uiPriority w:val="30"/>
    <w:qFormat/>
    <w:rsid w:val="00EF17E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F17EB"/>
    <w:rPr>
      <w:i/>
      <w:iCs/>
      <w:color w:val="0F4761" w:themeColor="accent1" w:themeShade="BF"/>
    </w:rPr>
  </w:style>
  <w:style w:type="character" w:styleId="IntenseReference">
    <w:name w:val="Intense Reference"/>
    <w:basedOn w:val="DefaultParagraphFont"/>
    <w:uiPriority w:val="32"/>
    <w:qFormat/>
    <w:rsid w:val="00EF17EB"/>
    <w:rPr>
      <w:b/>
      <w:bCs/>
      <w:smallCaps/>
      <w:color w:val="0F4761" w:themeColor="accent1" w:themeShade="BF"/>
      <w:spacing w:val="5"/>
    </w:rPr>
  </w:style>
  <w:style w:type="character" w:styleId="Hyperlink">
    <w:name w:val="Hyperlink"/>
    <w:basedOn w:val="DefaultParagraphFont"/>
    <w:uiPriority w:val="99"/>
    <w:unhideWhenUsed/>
    <w:rsid w:val="00366760"/>
    <w:rPr>
      <w:color w:val="467886" w:themeColor="hyperlink"/>
      <w:u w:val="single"/>
    </w:rPr>
  </w:style>
  <w:style w:type="character" w:styleId="UnresolvedMention">
    <w:name w:val="Unresolved Mention"/>
    <w:basedOn w:val="DefaultParagraphFont"/>
    <w:uiPriority w:val="99"/>
    <w:semiHidden/>
    <w:unhideWhenUsed/>
    <w:rsid w:val="00366760"/>
    <w:rPr>
      <w:color w:val="605E5C"/>
      <w:shd w:val="clear" w:color="auto" w:fill="E1DFDD"/>
    </w:rPr>
  </w:style>
  <w:style w:type="paragraph" w:styleId="NormalWeb">
    <w:name w:val="Normal (Web)"/>
    <w:basedOn w:val="Normal"/>
    <w:uiPriority w:val="99"/>
    <w:semiHidden/>
    <w:unhideWhenUsed/>
    <w:rsid w:val="00557D24"/>
    <w:rPr>
      <w:rFonts w:ascii="Times New Roman" w:hAnsi="Times New Roman" w:cs="Times New Roman"/>
      <w:sz w:val="24"/>
      <w:szCs w:val="24"/>
    </w:rPr>
  </w:style>
  <w:style w:type="table" w:styleId="TableGrid">
    <w:name w:val="Table Grid"/>
    <w:basedOn w:val="TableNormal"/>
    <w:uiPriority w:val="39"/>
    <w:rsid w:val="007650DD"/>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ijref">
    <w:name w:val="eij_ref"/>
    <w:basedOn w:val="DefaultParagraphFont"/>
    <w:qFormat/>
    <w:rsid w:val="007650DD"/>
  </w:style>
  <w:style w:type="character" w:styleId="LineNumber">
    <w:name w:val="line number"/>
    <w:basedOn w:val="DefaultParagraphFont"/>
    <w:uiPriority w:val="99"/>
    <w:semiHidden/>
    <w:unhideWhenUsed/>
    <w:rsid w:val="008F0F9B"/>
  </w:style>
  <w:style w:type="paragraph" w:styleId="Revision">
    <w:name w:val="Revision"/>
    <w:hidden/>
    <w:uiPriority w:val="99"/>
    <w:semiHidden/>
    <w:rsid w:val="006E202B"/>
    <w:pPr>
      <w:spacing w:after="0" w:line="240" w:lineRule="auto"/>
    </w:pPr>
  </w:style>
  <w:style w:type="character" w:styleId="CommentReference">
    <w:name w:val="annotation reference"/>
    <w:basedOn w:val="DefaultParagraphFont"/>
    <w:uiPriority w:val="99"/>
    <w:semiHidden/>
    <w:unhideWhenUsed/>
    <w:rsid w:val="00B27E5C"/>
    <w:rPr>
      <w:sz w:val="16"/>
      <w:szCs w:val="16"/>
    </w:rPr>
  </w:style>
  <w:style w:type="paragraph" w:styleId="CommentText">
    <w:name w:val="annotation text"/>
    <w:basedOn w:val="Normal"/>
    <w:link w:val="CommentTextChar"/>
    <w:uiPriority w:val="99"/>
    <w:semiHidden/>
    <w:unhideWhenUsed/>
    <w:rsid w:val="00B27E5C"/>
    <w:pPr>
      <w:spacing w:line="240" w:lineRule="auto"/>
    </w:pPr>
    <w:rPr>
      <w:sz w:val="20"/>
      <w:szCs w:val="20"/>
    </w:rPr>
  </w:style>
  <w:style w:type="character" w:customStyle="1" w:styleId="CommentTextChar">
    <w:name w:val="Comment Text Char"/>
    <w:basedOn w:val="DefaultParagraphFont"/>
    <w:link w:val="CommentText"/>
    <w:uiPriority w:val="99"/>
    <w:semiHidden/>
    <w:rsid w:val="00B27E5C"/>
    <w:rPr>
      <w:sz w:val="20"/>
      <w:szCs w:val="20"/>
    </w:rPr>
  </w:style>
  <w:style w:type="paragraph" w:styleId="CommentSubject">
    <w:name w:val="annotation subject"/>
    <w:basedOn w:val="CommentText"/>
    <w:next w:val="CommentText"/>
    <w:link w:val="CommentSubjectChar"/>
    <w:uiPriority w:val="99"/>
    <w:semiHidden/>
    <w:unhideWhenUsed/>
    <w:rsid w:val="00B27E5C"/>
    <w:rPr>
      <w:b/>
      <w:bCs/>
    </w:rPr>
  </w:style>
  <w:style w:type="character" w:customStyle="1" w:styleId="CommentSubjectChar">
    <w:name w:val="Comment Subject Char"/>
    <w:basedOn w:val="CommentTextChar"/>
    <w:link w:val="CommentSubject"/>
    <w:uiPriority w:val="99"/>
    <w:semiHidden/>
    <w:rsid w:val="00B27E5C"/>
    <w:rPr>
      <w:b/>
      <w:bCs/>
      <w:sz w:val="20"/>
      <w:szCs w:val="20"/>
    </w:rPr>
  </w:style>
  <w:style w:type="paragraph" w:customStyle="1" w:styleId="EndNoteBibliographyTitle">
    <w:name w:val="EndNote Bibliography Title"/>
    <w:basedOn w:val="Normal"/>
    <w:link w:val="EndNoteBibliographyTitleChar"/>
    <w:rsid w:val="00CC5012"/>
    <w:pPr>
      <w:spacing w:after="0"/>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CC5012"/>
    <w:rPr>
      <w:rFonts w:ascii="Aptos" w:hAnsi="Aptos"/>
      <w:lang w:val="en-US"/>
    </w:rPr>
  </w:style>
  <w:style w:type="paragraph" w:customStyle="1" w:styleId="EndNoteBibliography">
    <w:name w:val="EndNote Bibliography"/>
    <w:basedOn w:val="Normal"/>
    <w:link w:val="EndNoteBibliographyChar"/>
    <w:rsid w:val="00CC5012"/>
    <w:pPr>
      <w:spacing w:line="240" w:lineRule="auto"/>
    </w:pPr>
    <w:rPr>
      <w:rFonts w:ascii="Aptos" w:hAnsi="Aptos"/>
      <w:lang w:val="en-US"/>
    </w:rPr>
  </w:style>
  <w:style w:type="character" w:customStyle="1" w:styleId="EndNoteBibliographyChar">
    <w:name w:val="EndNote Bibliography Char"/>
    <w:basedOn w:val="DefaultParagraphFont"/>
    <w:link w:val="EndNoteBibliography"/>
    <w:rsid w:val="00CC5012"/>
    <w:rPr>
      <w:rFonts w:ascii="Aptos" w:hAnsi="Apto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3104</Words>
  <Characters>17696</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Camm</dc:creator>
  <cp:keywords/>
  <dc:description/>
  <cp:lastModifiedBy>John Camm</cp:lastModifiedBy>
  <cp:revision>2</cp:revision>
  <dcterms:created xsi:type="dcterms:W3CDTF">2026-01-26T12:07:00Z</dcterms:created>
  <dcterms:modified xsi:type="dcterms:W3CDTF">2026-01-26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0a66f34-78f8-4b10-8cca-e6ec1f72fad2</vt:lpwstr>
  </property>
</Properties>
</file>